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A66D3" w14:textId="3C3C03D9" w:rsidR="00296EAF" w:rsidRDefault="00B856E5" w:rsidP="001E4714">
      <w:pPr>
        <w:spacing w:line="480" w:lineRule="auto"/>
        <w:rPr>
          <w:rFonts w:asciiTheme="majorBidi" w:hAnsiTheme="majorBidi" w:cstheme="majorBidi"/>
          <w:sz w:val="24"/>
          <w:szCs w:val="24"/>
        </w:rPr>
      </w:pPr>
      <w:r w:rsidRPr="00B856E5">
        <w:rPr>
          <w:rFonts w:asciiTheme="majorBidi" w:hAnsiTheme="majorBidi" w:cstheme="majorBidi"/>
          <w:b/>
          <w:bCs/>
          <w:sz w:val="24"/>
          <w:szCs w:val="24"/>
        </w:rPr>
        <w:t>Name:</w:t>
      </w:r>
      <w:r>
        <w:rPr>
          <w:rFonts w:asciiTheme="majorBidi" w:hAnsiTheme="majorBidi" w:cstheme="majorBidi"/>
          <w:sz w:val="24"/>
          <w:szCs w:val="24"/>
        </w:rPr>
        <w:t xml:space="preserve"> </w:t>
      </w:r>
      <w:r w:rsidR="00296EAF" w:rsidRPr="00F23F55">
        <w:rPr>
          <w:rFonts w:asciiTheme="majorBidi" w:hAnsiTheme="majorBidi" w:cstheme="majorBidi"/>
          <w:sz w:val="24"/>
          <w:szCs w:val="24"/>
        </w:rPr>
        <w:t xml:space="preserve">Ali Alnazzal </w:t>
      </w:r>
    </w:p>
    <w:p w14:paraId="1E2C13D0" w14:textId="3A46A39F" w:rsidR="0073612F" w:rsidRDefault="0073612F" w:rsidP="001E4714">
      <w:pPr>
        <w:spacing w:line="480" w:lineRule="auto"/>
        <w:rPr>
          <w:rFonts w:asciiTheme="majorBidi" w:hAnsiTheme="majorBidi" w:cstheme="majorBidi"/>
          <w:sz w:val="24"/>
          <w:szCs w:val="24"/>
        </w:rPr>
      </w:pPr>
      <w:r w:rsidRPr="00B856E5">
        <w:rPr>
          <w:rFonts w:asciiTheme="majorBidi" w:hAnsiTheme="majorBidi" w:cstheme="majorBidi"/>
          <w:b/>
          <w:bCs/>
          <w:sz w:val="24"/>
          <w:szCs w:val="24"/>
        </w:rPr>
        <w:t>Student no</w:t>
      </w:r>
      <w:r>
        <w:rPr>
          <w:rFonts w:asciiTheme="majorBidi" w:hAnsiTheme="majorBidi" w:cstheme="majorBidi"/>
          <w:sz w:val="24"/>
          <w:szCs w:val="24"/>
        </w:rPr>
        <w:t xml:space="preserve"> 110040996</w:t>
      </w:r>
    </w:p>
    <w:p w14:paraId="53DFB246" w14:textId="3C1F53D5" w:rsidR="00504E81" w:rsidRDefault="00C92331" w:rsidP="001E4714">
      <w:pPr>
        <w:spacing w:line="480" w:lineRule="auto"/>
        <w:rPr>
          <w:rFonts w:asciiTheme="majorBidi" w:hAnsiTheme="majorBidi" w:cstheme="majorBidi"/>
          <w:sz w:val="24"/>
          <w:szCs w:val="24"/>
        </w:rPr>
      </w:pPr>
      <w:r w:rsidRPr="00B856E5">
        <w:rPr>
          <w:rFonts w:asciiTheme="majorBidi" w:hAnsiTheme="majorBidi" w:cstheme="majorBidi"/>
          <w:b/>
          <w:bCs/>
          <w:sz w:val="24"/>
          <w:szCs w:val="24"/>
        </w:rPr>
        <w:t>Instructor:</w:t>
      </w:r>
      <w:r>
        <w:rPr>
          <w:rFonts w:asciiTheme="majorBidi" w:hAnsiTheme="majorBidi" w:cstheme="majorBidi"/>
          <w:sz w:val="24"/>
          <w:szCs w:val="24"/>
        </w:rPr>
        <w:t xml:space="preserve"> Prof. Karen Sugar </w:t>
      </w:r>
    </w:p>
    <w:p w14:paraId="47C70790" w14:textId="77777777" w:rsidR="00504E81" w:rsidRDefault="00504E81" w:rsidP="00504E81">
      <w:pPr>
        <w:spacing w:line="480" w:lineRule="auto"/>
        <w:rPr>
          <w:rFonts w:asciiTheme="majorBidi" w:hAnsiTheme="majorBidi" w:cstheme="majorBidi"/>
          <w:sz w:val="24"/>
          <w:szCs w:val="24"/>
        </w:rPr>
      </w:pPr>
      <w:r w:rsidRPr="00B856E5">
        <w:rPr>
          <w:rFonts w:asciiTheme="majorBidi" w:hAnsiTheme="majorBidi" w:cstheme="majorBidi"/>
          <w:b/>
          <w:bCs/>
          <w:sz w:val="24"/>
          <w:szCs w:val="24"/>
        </w:rPr>
        <w:t xml:space="preserve">Class: </w:t>
      </w:r>
      <w:r>
        <w:rPr>
          <w:rFonts w:asciiTheme="majorBidi" w:hAnsiTheme="majorBidi" w:cstheme="majorBidi"/>
          <w:sz w:val="24"/>
          <w:szCs w:val="24"/>
        </w:rPr>
        <w:t>Gender, Globalization- Development PSCI 5245 E01</w:t>
      </w:r>
    </w:p>
    <w:p w14:paraId="16E160E3" w14:textId="60494C12" w:rsidR="00F729B1" w:rsidRPr="00C92331" w:rsidRDefault="00781290" w:rsidP="00C92331">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Sex-Workers Status in Globalization</w:t>
      </w:r>
    </w:p>
    <w:p w14:paraId="5C1C9345" w14:textId="4F4AA4DE" w:rsidR="00C92331" w:rsidRPr="00C92331" w:rsidRDefault="00C92331" w:rsidP="00C92331">
      <w:pPr>
        <w:spacing w:line="480" w:lineRule="auto"/>
        <w:rPr>
          <w:rFonts w:asciiTheme="majorBidi" w:hAnsiTheme="majorBidi" w:cstheme="majorBidi"/>
          <w:b/>
          <w:bCs/>
          <w:sz w:val="24"/>
          <w:szCs w:val="24"/>
        </w:rPr>
      </w:pPr>
      <w:r w:rsidRPr="00C92331">
        <w:rPr>
          <w:rFonts w:asciiTheme="majorBidi" w:hAnsiTheme="majorBidi" w:cstheme="majorBidi"/>
          <w:b/>
          <w:bCs/>
          <w:sz w:val="24"/>
          <w:szCs w:val="24"/>
        </w:rPr>
        <w:t xml:space="preserve">Abstract </w:t>
      </w:r>
    </w:p>
    <w:p w14:paraId="40568F33" w14:textId="17A62906" w:rsidR="00345E58" w:rsidRPr="00345E58" w:rsidRDefault="00700C3E" w:rsidP="00345E58">
      <w:pPr>
        <w:spacing w:line="480" w:lineRule="auto"/>
        <w:rPr>
          <w:rFonts w:asciiTheme="majorBidi" w:hAnsiTheme="majorBidi" w:cstheme="majorBidi"/>
          <w:sz w:val="24"/>
          <w:szCs w:val="24"/>
        </w:rPr>
      </w:pPr>
      <w:r>
        <w:rPr>
          <w:rFonts w:asciiTheme="majorBidi" w:hAnsiTheme="majorBidi" w:cstheme="majorBidi"/>
          <w:sz w:val="24"/>
          <w:szCs w:val="24"/>
        </w:rPr>
        <w:tab/>
      </w:r>
      <w:r w:rsidR="00345E58" w:rsidRPr="00345E58">
        <w:rPr>
          <w:rFonts w:asciiTheme="majorBidi" w:hAnsiTheme="majorBidi" w:cstheme="majorBidi"/>
          <w:sz w:val="24"/>
          <w:szCs w:val="24"/>
        </w:rPr>
        <w:t xml:space="preserve">A few days ago, the court sentenced Ghislaine Maxwell, "a daughter of a British media magnate," to 20 years in prison for sex trafficking with Jeffrey Epstein, "an American financier" who committed suicide in jail according to the </w:t>
      </w:r>
      <w:r w:rsidR="000470D3">
        <w:rPr>
          <w:rFonts w:asciiTheme="majorBidi" w:hAnsiTheme="majorBidi" w:cstheme="majorBidi"/>
          <w:sz w:val="24"/>
          <w:szCs w:val="24"/>
        </w:rPr>
        <w:t>‘</w:t>
      </w:r>
      <w:r w:rsidR="00345E58" w:rsidRPr="00345E58">
        <w:rPr>
          <w:rFonts w:asciiTheme="majorBidi" w:hAnsiTheme="majorBidi" w:cstheme="majorBidi"/>
          <w:sz w:val="24"/>
          <w:szCs w:val="24"/>
        </w:rPr>
        <w:t>official</w:t>
      </w:r>
      <w:r w:rsidR="000470D3">
        <w:rPr>
          <w:rFonts w:asciiTheme="majorBidi" w:hAnsiTheme="majorBidi" w:cstheme="majorBidi"/>
          <w:sz w:val="24"/>
          <w:szCs w:val="24"/>
        </w:rPr>
        <w:t>’</w:t>
      </w:r>
      <w:r w:rsidR="00345E58" w:rsidRPr="00345E58">
        <w:rPr>
          <w:rFonts w:asciiTheme="majorBidi" w:hAnsiTheme="majorBidi" w:cstheme="majorBidi"/>
          <w:sz w:val="24"/>
          <w:szCs w:val="24"/>
        </w:rPr>
        <w:t xml:space="preserve"> story. In 2016, a scandal broke out of then-</w:t>
      </w:r>
      <w:r w:rsidR="00D65D08">
        <w:rPr>
          <w:rFonts w:asciiTheme="majorBidi" w:hAnsiTheme="majorBidi" w:cstheme="majorBidi"/>
          <w:sz w:val="24"/>
          <w:szCs w:val="24"/>
        </w:rPr>
        <w:t>P</w:t>
      </w:r>
      <w:r w:rsidR="00345E58" w:rsidRPr="00345E58">
        <w:rPr>
          <w:rFonts w:asciiTheme="majorBidi" w:hAnsiTheme="majorBidi" w:cstheme="majorBidi"/>
          <w:sz w:val="24"/>
          <w:szCs w:val="24"/>
        </w:rPr>
        <w:t xml:space="preserve">resident Trump </w:t>
      </w:r>
      <w:r w:rsidR="00D65D08">
        <w:rPr>
          <w:rFonts w:asciiTheme="majorBidi" w:hAnsiTheme="majorBidi" w:cstheme="majorBidi"/>
          <w:sz w:val="24"/>
          <w:szCs w:val="24"/>
        </w:rPr>
        <w:t xml:space="preserve">had </w:t>
      </w:r>
      <w:r w:rsidR="00345E58" w:rsidRPr="00345E58">
        <w:rPr>
          <w:rFonts w:asciiTheme="majorBidi" w:hAnsiTheme="majorBidi" w:cstheme="majorBidi"/>
          <w:sz w:val="24"/>
          <w:szCs w:val="24"/>
        </w:rPr>
        <w:t>paid Stormy Daniel</w:t>
      </w:r>
      <w:r w:rsidR="00D65D08">
        <w:rPr>
          <w:rFonts w:asciiTheme="majorBidi" w:hAnsiTheme="majorBidi" w:cstheme="majorBidi"/>
          <w:sz w:val="24"/>
          <w:szCs w:val="24"/>
        </w:rPr>
        <w:t>s</w:t>
      </w:r>
      <w:r w:rsidR="00345E58" w:rsidRPr="00345E58">
        <w:rPr>
          <w:rFonts w:asciiTheme="majorBidi" w:hAnsiTheme="majorBidi" w:cstheme="majorBidi"/>
          <w:sz w:val="24"/>
          <w:szCs w:val="24"/>
        </w:rPr>
        <w:t xml:space="preserve"> for sex services. These are just a few examples of the penetration of sex industries to the highest economic and political levels. </w:t>
      </w:r>
    </w:p>
    <w:p w14:paraId="53C077A9" w14:textId="5B67D506" w:rsidR="00345E58" w:rsidRPr="00345E58" w:rsidRDefault="00345E58" w:rsidP="00345E58">
      <w:pPr>
        <w:spacing w:line="480" w:lineRule="auto"/>
        <w:rPr>
          <w:rFonts w:asciiTheme="majorBidi" w:hAnsiTheme="majorBidi" w:cstheme="majorBidi"/>
          <w:sz w:val="24"/>
          <w:szCs w:val="24"/>
        </w:rPr>
      </w:pPr>
      <w:r w:rsidRPr="00345E58">
        <w:rPr>
          <w:rFonts w:asciiTheme="majorBidi" w:hAnsiTheme="majorBidi" w:cstheme="majorBidi"/>
          <w:sz w:val="24"/>
          <w:szCs w:val="24"/>
        </w:rPr>
        <w:t xml:space="preserve">           Globalization literature does not focus on illegal sexual practices in any organization. However, the phenomenon exists in different layers of globalization and is widely hidden and protected. When surfaced or reported by the media, they are framed as separate incidents of individuals. For that reason, it is hard to find a relationship between globalization and illegal sex practices. There are </w:t>
      </w:r>
      <w:r w:rsidR="00D65D08">
        <w:rPr>
          <w:rFonts w:asciiTheme="majorBidi" w:hAnsiTheme="majorBidi" w:cstheme="majorBidi"/>
          <w:sz w:val="24"/>
          <w:szCs w:val="24"/>
        </w:rPr>
        <w:t xml:space="preserve">a </w:t>
      </w:r>
      <w:r w:rsidRPr="00345E58">
        <w:rPr>
          <w:rFonts w:asciiTheme="majorBidi" w:hAnsiTheme="majorBidi" w:cstheme="majorBidi"/>
          <w:sz w:val="24"/>
          <w:szCs w:val="24"/>
        </w:rPr>
        <w:t xml:space="preserve">few places in the world where "sex for money" </w:t>
      </w:r>
      <w:r w:rsidR="00D65D08">
        <w:rPr>
          <w:rFonts w:asciiTheme="majorBidi" w:hAnsiTheme="majorBidi" w:cstheme="majorBidi"/>
          <w:sz w:val="24"/>
          <w:szCs w:val="24"/>
        </w:rPr>
        <w:t>is</w:t>
      </w:r>
      <w:r w:rsidRPr="00345E58">
        <w:rPr>
          <w:rFonts w:asciiTheme="majorBidi" w:hAnsiTheme="majorBidi" w:cstheme="majorBidi"/>
          <w:sz w:val="24"/>
          <w:szCs w:val="24"/>
        </w:rPr>
        <w:t xml:space="preserve"> legal, known as sex-tourist destinations. This paper illustrates different aspects of sex workers' status and the role globalization played in shaping the structure of this industry in two famous sex destinations: Amsterdam's Red-Light districts in the global north and Bangkok in the global south. </w:t>
      </w:r>
    </w:p>
    <w:p w14:paraId="1A882C9B" w14:textId="39641B8D" w:rsidR="00FD1F19" w:rsidRDefault="00345E58" w:rsidP="00345E58">
      <w:pPr>
        <w:spacing w:line="480" w:lineRule="auto"/>
        <w:rPr>
          <w:rFonts w:asciiTheme="majorBidi" w:hAnsiTheme="majorBidi" w:cstheme="majorBidi"/>
          <w:sz w:val="24"/>
          <w:szCs w:val="24"/>
        </w:rPr>
      </w:pPr>
      <w:r w:rsidRPr="00345E58">
        <w:rPr>
          <w:rFonts w:asciiTheme="majorBidi" w:hAnsiTheme="majorBidi" w:cstheme="majorBidi"/>
          <w:sz w:val="24"/>
          <w:szCs w:val="24"/>
        </w:rPr>
        <w:t xml:space="preserve">           Health issues, social problems, and human rights violations are a few examples resulting from the sex tourism industry. The damaged structures of societies and the reconstruction of the new reality by neoliberalism contribute to the flourishing sex-tourism industries and the accompanying industries such as sex trafficking, pornography, and sex toys.   </w:t>
      </w:r>
    </w:p>
    <w:p w14:paraId="00535899" w14:textId="6A5CB40D" w:rsidR="00FD1F19" w:rsidRPr="00FD1F19" w:rsidRDefault="00FD1F19" w:rsidP="00C92331">
      <w:pPr>
        <w:spacing w:line="480" w:lineRule="auto"/>
        <w:rPr>
          <w:rFonts w:asciiTheme="majorBidi" w:hAnsiTheme="majorBidi" w:cstheme="majorBidi"/>
          <w:b/>
          <w:bCs/>
          <w:sz w:val="24"/>
          <w:szCs w:val="24"/>
        </w:rPr>
      </w:pPr>
      <w:r w:rsidRPr="00FD1F19">
        <w:rPr>
          <w:rFonts w:asciiTheme="majorBidi" w:hAnsiTheme="majorBidi" w:cstheme="majorBidi"/>
          <w:b/>
          <w:bCs/>
          <w:sz w:val="24"/>
          <w:szCs w:val="24"/>
        </w:rPr>
        <w:lastRenderedPageBreak/>
        <w:t>Introduction</w:t>
      </w:r>
    </w:p>
    <w:p w14:paraId="0ED53F4D" w14:textId="76BFA64F" w:rsidR="004C241B" w:rsidRPr="004C241B" w:rsidRDefault="004C241B" w:rsidP="004C241B">
      <w:pPr>
        <w:spacing w:line="480" w:lineRule="auto"/>
        <w:ind w:firstLine="720"/>
        <w:rPr>
          <w:rFonts w:asciiTheme="majorBidi" w:hAnsiTheme="majorBidi" w:cstheme="majorBidi"/>
          <w:sz w:val="24"/>
          <w:szCs w:val="24"/>
        </w:rPr>
      </w:pPr>
      <w:r w:rsidRPr="004C241B">
        <w:rPr>
          <w:rFonts w:asciiTheme="majorBidi" w:hAnsiTheme="majorBidi" w:cstheme="majorBidi"/>
          <w:sz w:val="24"/>
          <w:szCs w:val="24"/>
        </w:rPr>
        <w:t xml:space="preserve">Globalization extended to every corner of life, from food to cloth to information technologies. In all fields, globalization established global policies, exploited cheap labor and natural resources, and dominated global production to achieve only one goal: maximize gains and profits. The consequences of globalization led to the concentrating the wealth in the hand of a few individuals, weakening the nation-state structure, </w:t>
      </w:r>
      <w:r w:rsidR="006B66CD">
        <w:rPr>
          <w:rFonts w:asciiTheme="majorBidi" w:hAnsiTheme="majorBidi" w:cstheme="majorBidi"/>
          <w:sz w:val="24"/>
          <w:szCs w:val="24"/>
        </w:rPr>
        <w:t>increasing</w:t>
      </w:r>
      <w:r w:rsidRPr="004C241B">
        <w:rPr>
          <w:rFonts w:asciiTheme="majorBidi" w:hAnsiTheme="majorBidi" w:cstheme="majorBidi"/>
          <w:sz w:val="24"/>
          <w:szCs w:val="24"/>
        </w:rPr>
        <w:t xml:space="preserve"> unemployment rate</w:t>
      </w:r>
      <w:r w:rsidR="006B66CD">
        <w:rPr>
          <w:rFonts w:asciiTheme="majorBidi" w:hAnsiTheme="majorBidi" w:cstheme="majorBidi"/>
          <w:sz w:val="24"/>
          <w:szCs w:val="24"/>
        </w:rPr>
        <w:t>s</w:t>
      </w:r>
      <w:r w:rsidRPr="004C241B">
        <w:rPr>
          <w:rFonts w:asciiTheme="majorBidi" w:hAnsiTheme="majorBidi" w:cstheme="majorBidi"/>
          <w:sz w:val="24"/>
          <w:szCs w:val="24"/>
        </w:rPr>
        <w:t xml:space="preserve">, creating food insecurity, deteriorating national health conditions, and establishing a wide gap between the north and the south global. </w:t>
      </w:r>
    </w:p>
    <w:p w14:paraId="25EA1429" w14:textId="1B79F8C9" w:rsidR="004C241B" w:rsidRPr="004C241B" w:rsidRDefault="004C241B" w:rsidP="004C241B">
      <w:pPr>
        <w:spacing w:line="480" w:lineRule="auto"/>
        <w:ind w:firstLine="720"/>
        <w:rPr>
          <w:rFonts w:asciiTheme="majorBidi" w:hAnsiTheme="majorBidi" w:cstheme="majorBidi"/>
          <w:sz w:val="24"/>
          <w:szCs w:val="24"/>
        </w:rPr>
      </w:pPr>
      <w:r w:rsidRPr="004C241B">
        <w:rPr>
          <w:rFonts w:asciiTheme="majorBidi" w:hAnsiTheme="majorBidi" w:cstheme="majorBidi"/>
          <w:sz w:val="24"/>
          <w:szCs w:val="24"/>
        </w:rPr>
        <w:t xml:space="preserve">The unprecedented movement of materials, goods, and individuals in the globalization era helped the fast-growing sex markets. The immigration of poor people from rural to cities or from low-income countries to high-income countries and the movement of rich people to developing countries </w:t>
      </w:r>
      <w:r w:rsidR="006B66CD">
        <w:rPr>
          <w:rFonts w:asciiTheme="majorBidi" w:hAnsiTheme="majorBidi" w:cstheme="majorBidi"/>
          <w:sz w:val="24"/>
          <w:szCs w:val="24"/>
        </w:rPr>
        <w:t>transfer</w:t>
      </w:r>
      <w:r w:rsidRPr="004C241B">
        <w:rPr>
          <w:rFonts w:asciiTheme="majorBidi" w:hAnsiTheme="majorBidi" w:cstheme="majorBidi"/>
          <w:sz w:val="24"/>
          <w:szCs w:val="24"/>
        </w:rPr>
        <w:t xml:space="preserve"> the market from locality to internationality. Wonders and </w:t>
      </w:r>
      <w:proofErr w:type="spellStart"/>
      <w:r w:rsidRPr="004C241B">
        <w:rPr>
          <w:rFonts w:asciiTheme="majorBidi" w:hAnsiTheme="majorBidi" w:cstheme="majorBidi"/>
          <w:sz w:val="24"/>
          <w:szCs w:val="24"/>
        </w:rPr>
        <w:t>Michallowski</w:t>
      </w:r>
      <w:proofErr w:type="spellEnd"/>
      <w:r w:rsidRPr="004C241B">
        <w:rPr>
          <w:rFonts w:asciiTheme="majorBidi" w:hAnsiTheme="majorBidi" w:cstheme="majorBidi"/>
          <w:sz w:val="24"/>
          <w:szCs w:val="24"/>
        </w:rPr>
        <w:t xml:space="preserve"> explained that the commodification of m</w:t>
      </w:r>
      <w:r w:rsidR="00D65D08">
        <w:rPr>
          <w:rFonts w:asciiTheme="majorBidi" w:hAnsiTheme="majorBidi" w:cstheme="majorBidi"/>
          <w:sz w:val="24"/>
          <w:szCs w:val="24"/>
        </w:rPr>
        <w:t>e</w:t>
      </w:r>
      <w:r w:rsidRPr="004C241B">
        <w:rPr>
          <w:rFonts w:asciiTheme="majorBidi" w:hAnsiTheme="majorBidi" w:cstheme="majorBidi"/>
          <w:sz w:val="24"/>
          <w:szCs w:val="24"/>
        </w:rPr>
        <w:t>n’s desires and women’s bodies meshed the supply and demand of the sex market just like any other market (546). According to the ILO report of 1998, the market kept booming even after a recession hit the global markets</w:t>
      </w:r>
      <w:r w:rsidR="00DA6AA7">
        <w:rPr>
          <w:rFonts w:asciiTheme="majorBidi" w:hAnsiTheme="majorBidi" w:cstheme="majorBidi"/>
          <w:sz w:val="24"/>
          <w:szCs w:val="24"/>
        </w:rPr>
        <w:t xml:space="preserve"> that year</w:t>
      </w:r>
      <w:r w:rsidRPr="004C241B">
        <w:rPr>
          <w:rFonts w:asciiTheme="majorBidi" w:hAnsiTheme="majorBidi" w:cstheme="majorBidi"/>
          <w:sz w:val="24"/>
          <w:szCs w:val="24"/>
        </w:rPr>
        <w:t>.</w:t>
      </w:r>
    </w:p>
    <w:p w14:paraId="49762204" w14:textId="2C1C8689" w:rsidR="00EF2075" w:rsidRDefault="004C241B" w:rsidP="00CF57A1">
      <w:pPr>
        <w:spacing w:line="480" w:lineRule="auto"/>
        <w:ind w:firstLine="720"/>
        <w:rPr>
          <w:rFonts w:asciiTheme="majorBidi" w:hAnsiTheme="majorBidi" w:cstheme="majorBidi"/>
          <w:sz w:val="24"/>
          <w:szCs w:val="24"/>
        </w:rPr>
      </w:pPr>
      <w:r w:rsidRPr="004C241B">
        <w:rPr>
          <w:rFonts w:asciiTheme="majorBidi" w:hAnsiTheme="majorBidi" w:cstheme="majorBidi"/>
          <w:sz w:val="24"/>
          <w:szCs w:val="24"/>
        </w:rPr>
        <w:t xml:space="preserve">Sex- tourism is a neoliberal term </w:t>
      </w:r>
      <w:r w:rsidR="00DA6AA7">
        <w:rPr>
          <w:rFonts w:asciiTheme="majorBidi" w:hAnsiTheme="majorBidi" w:cstheme="majorBidi"/>
          <w:sz w:val="24"/>
          <w:szCs w:val="24"/>
        </w:rPr>
        <w:t xml:space="preserve">that </w:t>
      </w:r>
      <w:r w:rsidRPr="004C241B">
        <w:rPr>
          <w:rFonts w:asciiTheme="majorBidi" w:hAnsiTheme="majorBidi" w:cstheme="majorBidi"/>
          <w:sz w:val="24"/>
          <w:szCs w:val="24"/>
        </w:rPr>
        <w:t xml:space="preserve">tries to “capture varieties of leisure travel that have as part of their purpose the purchase of sexual services…highlight the convergence between prostitution and tourism, links the global and the local, and draw attention to the production and consumption of the sex services” (Wonders and Michalowski,545). </w:t>
      </w:r>
      <w:r w:rsidR="00CF57A1">
        <w:rPr>
          <w:rFonts w:asciiTheme="majorBidi" w:hAnsiTheme="majorBidi" w:cstheme="majorBidi"/>
          <w:sz w:val="24"/>
          <w:szCs w:val="24"/>
        </w:rPr>
        <w:fldChar w:fldCharType="begin"/>
      </w:r>
      <w:r w:rsidR="00CF57A1">
        <w:rPr>
          <w:rFonts w:asciiTheme="majorBidi" w:hAnsiTheme="majorBidi" w:cstheme="majorBidi"/>
          <w:sz w:val="24"/>
          <w:szCs w:val="24"/>
        </w:rPr>
        <w:instrText xml:space="preserve"> ADDIN ZOTERO_ITEM CSL_CITATION {"citationID":"5k0Xero9","properties":{"formattedCitation":"(Jeffreys)","plainCitation":"(Jeffreys)","noteIndex":0},"citationItems":[{"id":291,"uris":["http://zotero.org/users/local/yOavkFVC/items/YHNNEY5X"],"itemData":{"id":291,"type":"article-journal","container-title":"Leisure Studies","DOI":"10.1080/026143699374916","issue":"3","page":"179-196","title":"Globalizing sexual exploitation: sex tourism and the traffic in women","URL":"https://www-tandfonline-com.aurarialibrary.idm.oclc.org/doi/abs/10.1080/026143699374916","volume":"18","author":[{"family":"Jeffreys","given":"Sheila"}],"issued":{"date-parts":[["1999",12,1]]}}}],"schema":"https://github.com/citation-style-language/schema/raw/master/csl-citation.json"} </w:instrText>
      </w:r>
      <w:r w:rsidR="00CF57A1">
        <w:rPr>
          <w:rFonts w:asciiTheme="majorBidi" w:hAnsiTheme="majorBidi" w:cstheme="majorBidi"/>
          <w:sz w:val="24"/>
          <w:szCs w:val="24"/>
        </w:rPr>
        <w:fldChar w:fldCharType="separate"/>
      </w:r>
      <w:r w:rsidR="00CF57A1" w:rsidRPr="00CF57A1">
        <w:rPr>
          <w:rFonts w:ascii="Times New Roman" w:hAnsi="Times New Roman" w:cs="Times New Roman"/>
          <w:sz w:val="24"/>
        </w:rPr>
        <w:t>Jeffreys</w:t>
      </w:r>
      <w:r w:rsidR="00CF57A1">
        <w:rPr>
          <w:rFonts w:asciiTheme="majorBidi" w:hAnsiTheme="majorBidi" w:cstheme="majorBidi"/>
          <w:sz w:val="24"/>
          <w:szCs w:val="24"/>
        </w:rPr>
        <w:fldChar w:fldCharType="end"/>
      </w:r>
      <w:r w:rsidRPr="004C241B">
        <w:rPr>
          <w:rFonts w:asciiTheme="majorBidi" w:hAnsiTheme="majorBidi" w:cstheme="majorBidi"/>
          <w:sz w:val="24"/>
          <w:szCs w:val="24"/>
        </w:rPr>
        <w:t xml:space="preserve"> considered this term euphemism and demanded to call it “prostitution tourism”</w:t>
      </w:r>
      <w:r w:rsidR="00DA6AA7">
        <w:rPr>
          <w:rFonts w:asciiTheme="majorBidi" w:hAnsiTheme="majorBidi" w:cstheme="majorBidi"/>
          <w:sz w:val="24"/>
          <w:szCs w:val="24"/>
        </w:rPr>
        <w:t>, according to her,</w:t>
      </w:r>
      <w:r w:rsidRPr="004C241B">
        <w:rPr>
          <w:rFonts w:asciiTheme="majorBidi" w:hAnsiTheme="majorBidi" w:cstheme="majorBidi"/>
          <w:sz w:val="24"/>
          <w:szCs w:val="24"/>
        </w:rPr>
        <w:t xml:space="preserve"> there is no fun and entertainment in abusing women and violating human rights (180). I prefer to use sex tourism as academic language, and if we use the word prostitution, we should call sex</w:t>
      </w:r>
      <w:r w:rsidR="00D65D08">
        <w:rPr>
          <w:rFonts w:asciiTheme="majorBidi" w:hAnsiTheme="majorBidi" w:cstheme="majorBidi"/>
          <w:sz w:val="24"/>
          <w:szCs w:val="24"/>
        </w:rPr>
        <w:t xml:space="preserve"> workers</w:t>
      </w:r>
      <w:r w:rsidRPr="004C241B">
        <w:rPr>
          <w:rFonts w:asciiTheme="majorBidi" w:hAnsiTheme="majorBidi" w:cstheme="majorBidi"/>
          <w:sz w:val="24"/>
          <w:szCs w:val="24"/>
        </w:rPr>
        <w:t xml:space="preserve"> a </w:t>
      </w:r>
      <w:proofErr w:type="gramStart"/>
      <w:r w:rsidRPr="004C241B">
        <w:rPr>
          <w:rFonts w:asciiTheme="majorBidi" w:hAnsiTheme="majorBidi" w:cstheme="majorBidi"/>
          <w:sz w:val="24"/>
          <w:szCs w:val="24"/>
        </w:rPr>
        <w:t>prostitute</w:t>
      </w:r>
      <w:r w:rsidR="00D65D08">
        <w:rPr>
          <w:rFonts w:asciiTheme="majorBidi" w:hAnsiTheme="majorBidi" w:cstheme="majorBidi"/>
          <w:sz w:val="24"/>
          <w:szCs w:val="24"/>
        </w:rPr>
        <w:t>s</w:t>
      </w:r>
      <w:proofErr w:type="gramEnd"/>
      <w:r w:rsidR="00D65D08">
        <w:rPr>
          <w:rFonts w:asciiTheme="majorBidi" w:hAnsiTheme="majorBidi" w:cstheme="majorBidi"/>
          <w:sz w:val="24"/>
          <w:szCs w:val="24"/>
        </w:rPr>
        <w:t>,</w:t>
      </w:r>
      <w:r w:rsidRPr="004C241B">
        <w:rPr>
          <w:rFonts w:asciiTheme="majorBidi" w:hAnsiTheme="majorBidi" w:cstheme="majorBidi"/>
          <w:sz w:val="24"/>
          <w:szCs w:val="24"/>
        </w:rPr>
        <w:t xml:space="preserve"> </w:t>
      </w:r>
      <w:r w:rsidR="006B66CD">
        <w:rPr>
          <w:rFonts w:asciiTheme="majorBidi" w:hAnsiTheme="majorBidi" w:cstheme="majorBidi"/>
          <w:sz w:val="24"/>
          <w:szCs w:val="24"/>
        </w:rPr>
        <w:t>which has</w:t>
      </w:r>
      <w:r w:rsidRPr="004C241B">
        <w:rPr>
          <w:rFonts w:asciiTheme="majorBidi" w:hAnsiTheme="majorBidi" w:cstheme="majorBidi"/>
          <w:sz w:val="24"/>
          <w:szCs w:val="24"/>
        </w:rPr>
        <w:t xml:space="preserve"> a bad connotation.</w:t>
      </w:r>
      <w:r w:rsidR="003F3CC0">
        <w:rPr>
          <w:rFonts w:asciiTheme="majorBidi" w:hAnsiTheme="majorBidi" w:cstheme="majorBidi"/>
          <w:sz w:val="24"/>
          <w:szCs w:val="24"/>
        </w:rPr>
        <w:t xml:space="preserve"> </w:t>
      </w:r>
    </w:p>
    <w:p w14:paraId="1400AB9A" w14:textId="27F77567" w:rsidR="00F06595" w:rsidRPr="00F06595" w:rsidRDefault="009A3849" w:rsidP="00F06595">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Regulation of </w:t>
      </w:r>
      <w:r w:rsidRPr="00F06595">
        <w:rPr>
          <w:rFonts w:asciiTheme="majorBidi" w:hAnsiTheme="majorBidi" w:cstheme="majorBidi"/>
          <w:b/>
          <w:bCs/>
          <w:sz w:val="24"/>
          <w:szCs w:val="24"/>
        </w:rPr>
        <w:t>Sex</w:t>
      </w:r>
      <w:r w:rsidR="00F06595" w:rsidRPr="00F06595">
        <w:rPr>
          <w:rFonts w:asciiTheme="majorBidi" w:hAnsiTheme="majorBidi" w:cstheme="majorBidi"/>
          <w:b/>
          <w:bCs/>
          <w:sz w:val="24"/>
          <w:szCs w:val="24"/>
        </w:rPr>
        <w:t xml:space="preserve"> </w:t>
      </w:r>
      <w:r w:rsidR="00D65D08">
        <w:rPr>
          <w:rFonts w:asciiTheme="majorBidi" w:hAnsiTheme="majorBidi" w:cstheme="majorBidi"/>
          <w:b/>
          <w:bCs/>
          <w:sz w:val="24"/>
          <w:szCs w:val="24"/>
        </w:rPr>
        <w:t>W</w:t>
      </w:r>
      <w:r w:rsidR="0029512D">
        <w:rPr>
          <w:rFonts w:asciiTheme="majorBidi" w:hAnsiTheme="majorBidi" w:cstheme="majorBidi"/>
          <w:b/>
          <w:bCs/>
          <w:sz w:val="24"/>
          <w:szCs w:val="24"/>
        </w:rPr>
        <w:t>ork</w:t>
      </w:r>
    </w:p>
    <w:p w14:paraId="516057A2" w14:textId="5B5FC89B" w:rsidR="005C02D3" w:rsidRPr="005C02D3" w:rsidRDefault="005C02D3" w:rsidP="006B66CD">
      <w:pPr>
        <w:spacing w:line="480" w:lineRule="auto"/>
        <w:ind w:firstLine="720"/>
        <w:rPr>
          <w:rFonts w:asciiTheme="majorBidi" w:hAnsiTheme="majorBidi" w:cstheme="majorBidi"/>
          <w:sz w:val="24"/>
          <w:szCs w:val="24"/>
        </w:rPr>
      </w:pPr>
      <w:r w:rsidRPr="005C02D3">
        <w:rPr>
          <w:rFonts w:asciiTheme="majorBidi" w:hAnsiTheme="majorBidi" w:cstheme="majorBidi"/>
          <w:sz w:val="24"/>
          <w:szCs w:val="24"/>
        </w:rPr>
        <w:t>Few regulations attempt to govern the sex market; most of them occur in industrialized countries “an international debate has emerged around the extent to which sex workers cho</w:t>
      </w:r>
      <w:r w:rsidR="00D65D08">
        <w:rPr>
          <w:rFonts w:asciiTheme="majorBidi" w:hAnsiTheme="majorBidi" w:cstheme="majorBidi"/>
          <w:sz w:val="24"/>
          <w:szCs w:val="24"/>
        </w:rPr>
        <w:t>o</w:t>
      </w:r>
      <w:r w:rsidRPr="005C02D3">
        <w:rPr>
          <w:rFonts w:asciiTheme="majorBidi" w:hAnsiTheme="majorBidi" w:cstheme="majorBidi"/>
          <w:sz w:val="24"/>
          <w:szCs w:val="24"/>
        </w:rPr>
        <w:t xml:space="preserve">se this profession and therefore should not be viewed as victims but in charge of their circumstances” </w:t>
      </w:r>
      <w:r w:rsidR="00CF57A1">
        <w:rPr>
          <w:rFonts w:asciiTheme="majorBidi" w:hAnsiTheme="majorBidi" w:cstheme="majorBidi"/>
          <w:sz w:val="24"/>
          <w:szCs w:val="24"/>
        </w:rPr>
        <w:fldChar w:fldCharType="begin"/>
      </w:r>
      <w:r w:rsidR="00D0242B">
        <w:rPr>
          <w:rFonts w:asciiTheme="majorBidi" w:hAnsiTheme="majorBidi" w:cstheme="majorBidi"/>
          <w:sz w:val="24"/>
          <w:szCs w:val="24"/>
        </w:rPr>
        <w:instrText xml:space="preserve"> ADDIN ZOTERO_ITEM CSL_CITATION {"citationID":"Sbq3GQnv","properties":{"formattedCitation":"(Beneria)","plainCitation":"(Beneria)","noteIndex":0},"citationItems":[{"id":265,"uris":["http://zotero.org/users/local/yOavkFVC/items/W9K9BMTM"],"itemData":{"id":265,"type":"book","ISBN":"0-415-92706-4","language":"English","number-of-pages":"212","publisher":"Routledge","title":"Gender, Development and Globalization","URL":"www.Routledge.co.uk","author":[{"family":"Beneria","given":"lourdes"}],"issued":{"date-parts":[["2003"]]}}}],"schema":"https://github.com/citation-style-language/schema/raw/master/csl-citation.json"} </w:instrText>
      </w:r>
      <w:r w:rsidR="00CF57A1">
        <w:rPr>
          <w:rFonts w:asciiTheme="majorBidi" w:hAnsiTheme="majorBidi" w:cstheme="majorBidi"/>
          <w:sz w:val="24"/>
          <w:szCs w:val="24"/>
        </w:rPr>
        <w:fldChar w:fldCharType="separate"/>
      </w:r>
      <w:r w:rsidR="00D0242B" w:rsidRPr="00D0242B">
        <w:rPr>
          <w:rFonts w:ascii="Times New Roman" w:hAnsi="Times New Roman" w:cs="Times New Roman"/>
          <w:sz w:val="24"/>
        </w:rPr>
        <w:t>(Beneria</w:t>
      </w:r>
      <w:r w:rsidR="00D0242B">
        <w:rPr>
          <w:rFonts w:ascii="Times New Roman" w:hAnsi="Times New Roman" w:cs="Times New Roman"/>
          <w:sz w:val="24"/>
        </w:rPr>
        <w:t xml:space="preserve"> 80</w:t>
      </w:r>
      <w:r w:rsidR="00D0242B" w:rsidRPr="00D0242B">
        <w:rPr>
          <w:rFonts w:ascii="Times New Roman" w:hAnsi="Times New Roman" w:cs="Times New Roman"/>
          <w:sz w:val="24"/>
        </w:rPr>
        <w:t>)</w:t>
      </w:r>
      <w:r w:rsidR="00CF57A1">
        <w:rPr>
          <w:rFonts w:asciiTheme="majorBidi" w:hAnsiTheme="majorBidi" w:cstheme="majorBidi"/>
          <w:sz w:val="24"/>
          <w:szCs w:val="24"/>
        </w:rPr>
        <w:fldChar w:fldCharType="end"/>
      </w:r>
      <w:r w:rsidRPr="005C02D3">
        <w:rPr>
          <w:rFonts w:asciiTheme="majorBidi" w:hAnsiTheme="majorBidi" w:cstheme="majorBidi"/>
          <w:sz w:val="24"/>
          <w:szCs w:val="24"/>
        </w:rPr>
        <w:t xml:space="preserve">. In 1999, Sweden and Norway adopted a law that criminalized the customer and legalized the direct selling of sex </w:t>
      </w:r>
      <w:r w:rsidR="00D0242B">
        <w:rPr>
          <w:rFonts w:asciiTheme="majorBidi" w:hAnsiTheme="majorBidi" w:cstheme="majorBidi"/>
          <w:sz w:val="24"/>
          <w:szCs w:val="24"/>
        </w:rPr>
        <w:fldChar w:fldCharType="begin"/>
      </w:r>
      <w:r w:rsidR="00D0242B">
        <w:rPr>
          <w:rFonts w:asciiTheme="majorBidi" w:hAnsiTheme="majorBidi" w:cstheme="majorBidi"/>
          <w:sz w:val="24"/>
          <w:szCs w:val="24"/>
        </w:rPr>
        <w:instrText xml:space="preserve"> ADDIN ZOTERO_ITEM CSL_CITATION {"citationID":"NsUhTmop","properties":{"formattedCitation":"(Weitzer)","plainCitation":"(Weitzer)","noteIndex":0},"citationItems":[{"id":293,"uris":["http://zotero.org/users/local/yOavkFVC/items/LMDYJG2L"],"itemData":{"id":293,"type":"article-journal","container-title":"British Journal of Criminology,JSTOR","issue":"1","language":"English","page":"88-105","title":"LEGALIZING PROSTITUTION: Morality Politics in Western Australia","URL":"http://www.jstor.org/stable/23639657.","volume":"49","author":[{"family":"Weitzer","given":"Ronald"}],"issued":{"date-parts":[["2009"]]}}}],"schema":"https://github.com/citation-style-language/schema/raw/master/csl-citation.json"} </w:instrText>
      </w:r>
      <w:r w:rsidR="00D0242B">
        <w:rPr>
          <w:rFonts w:asciiTheme="majorBidi" w:hAnsiTheme="majorBidi" w:cstheme="majorBidi"/>
          <w:sz w:val="24"/>
          <w:szCs w:val="24"/>
        </w:rPr>
        <w:fldChar w:fldCharType="separate"/>
      </w:r>
      <w:r w:rsidR="00D0242B" w:rsidRPr="00D0242B">
        <w:rPr>
          <w:rFonts w:ascii="Times New Roman" w:hAnsi="Times New Roman" w:cs="Times New Roman"/>
          <w:sz w:val="24"/>
        </w:rPr>
        <w:t>(Weitzer</w:t>
      </w:r>
      <w:r w:rsidR="00D0242B">
        <w:rPr>
          <w:rFonts w:ascii="Times New Roman" w:hAnsi="Times New Roman" w:cs="Times New Roman"/>
          <w:sz w:val="24"/>
        </w:rPr>
        <w:t xml:space="preserve"> 99; </w:t>
      </w:r>
      <w:r w:rsidR="00D0242B" w:rsidRPr="005C02D3">
        <w:rPr>
          <w:rFonts w:asciiTheme="majorBidi" w:hAnsiTheme="majorBidi" w:cstheme="majorBidi"/>
          <w:sz w:val="24"/>
          <w:szCs w:val="24"/>
        </w:rPr>
        <w:t>Jeffery, 194</w:t>
      </w:r>
      <w:r w:rsidR="00D0242B" w:rsidRPr="00D0242B">
        <w:rPr>
          <w:rFonts w:ascii="Times New Roman" w:hAnsi="Times New Roman" w:cs="Times New Roman"/>
          <w:sz w:val="24"/>
        </w:rPr>
        <w:t>)</w:t>
      </w:r>
      <w:r w:rsidR="00D0242B">
        <w:rPr>
          <w:rFonts w:asciiTheme="majorBidi" w:hAnsiTheme="majorBidi" w:cstheme="majorBidi"/>
          <w:sz w:val="24"/>
          <w:szCs w:val="24"/>
        </w:rPr>
        <w:fldChar w:fldCharType="end"/>
      </w:r>
      <w:r w:rsidRPr="005C02D3">
        <w:rPr>
          <w:rFonts w:asciiTheme="majorBidi" w:hAnsiTheme="majorBidi" w:cstheme="majorBidi"/>
          <w:sz w:val="24"/>
          <w:szCs w:val="24"/>
        </w:rPr>
        <w:t>. However, Weitzer claims that the regulations did not achieve the salutary effects the advocates sought (100).</w:t>
      </w:r>
    </w:p>
    <w:p w14:paraId="780EB2C5" w14:textId="038DFB1B" w:rsidR="005C02D3" w:rsidRPr="005C02D3" w:rsidRDefault="005C02D3" w:rsidP="005C02D3">
      <w:pPr>
        <w:spacing w:line="480" w:lineRule="auto"/>
        <w:rPr>
          <w:rFonts w:asciiTheme="majorBidi" w:hAnsiTheme="majorBidi" w:cstheme="majorBidi"/>
          <w:sz w:val="24"/>
          <w:szCs w:val="24"/>
        </w:rPr>
      </w:pPr>
      <w:r w:rsidRPr="005C02D3">
        <w:rPr>
          <w:rFonts w:asciiTheme="majorBidi" w:hAnsiTheme="majorBidi" w:cstheme="majorBidi"/>
          <w:sz w:val="24"/>
          <w:szCs w:val="24"/>
        </w:rPr>
        <w:t xml:space="preserve">           The feminist movements and the changes in the culture of industrialized countries brought greater legitimacy to sex work in the 1960s and 1970s. Wonders and Michalowski argue that MR. A de Graff </w:t>
      </w:r>
      <w:r w:rsidR="00D65D08">
        <w:rPr>
          <w:rFonts w:asciiTheme="majorBidi" w:hAnsiTheme="majorBidi" w:cstheme="majorBidi"/>
          <w:sz w:val="24"/>
          <w:szCs w:val="24"/>
        </w:rPr>
        <w:t>F</w:t>
      </w:r>
      <w:r w:rsidRPr="005C02D3">
        <w:rPr>
          <w:rFonts w:asciiTheme="majorBidi" w:hAnsiTheme="majorBidi" w:cstheme="majorBidi"/>
          <w:sz w:val="24"/>
          <w:szCs w:val="24"/>
        </w:rPr>
        <w:t xml:space="preserve">oundation and the first international Whore’s Conference in the 1980s redefined prostitution as sex “work.” They required the Dutch prostitute to pay taxes, an act that enabled them to “seek of health care, social service support, and law enforcement protection benefits rarely available to sex workers in other industrialized countries” (554). </w:t>
      </w:r>
    </w:p>
    <w:p w14:paraId="2785C5CD" w14:textId="0507C52B" w:rsidR="005C02D3" w:rsidRDefault="005C02D3" w:rsidP="00D0242B">
      <w:pPr>
        <w:spacing w:line="480" w:lineRule="auto"/>
        <w:rPr>
          <w:rFonts w:asciiTheme="majorBidi" w:hAnsiTheme="majorBidi" w:cstheme="majorBidi"/>
          <w:sz w:val="24"/>
          <w:szCs w:val="24"/>
        </w:rPr>
      </w:pPr>
      <w:r w:rsidRPr="005C02D3">
        <w:rPr>
          <w:rFonts w:asciiTheme="majorBidi" w:hAnsiTheme="majorBidi" w:cstheme="majorBidi"/>
          <w:sz w:val="24"/>
          <w:szCs w:val="24"/>
        </w:rPr>
        <w:t xml:space="preserve">           In Thailand, a brothel in Asia with an annual contribution of 22 billion USD to Thai GDP </w:t>
      </w:r>
      <w:r w:rsidR="00D0242B">
        <w:rPr>
          <w:rFonts w:asciiTheme="majorBidi" w:hAnsiTheme="majorBidi" w:cstheme="majorBidi"/>
          <w:sz w:val="24"/>
          <w:szCs w:val="24"/>
        </w:rPr>
        <w:fldChar w:fldCharType="begin"/>
      </w:r>
      <w:r w:rsidR="00D0242B">
        <w:rPr>
          <w:rFonts w:asciiTheme="majorBidi" w:hAnsiTheme="majorBidi" w:cstheme="majorBidi"/>
          <w:sz w:val="24"/>
          <w:szCs w:val="24"/>
        </w:rPr>
        <w:instrText xml:space="preserve"> ADDIN ZOTERO_ITEM CSL_CITATION {"citationID":"MM2zHGWP","properties":{"formattedCitation":"(Gugic)","plainCitation":"(Gugic)","noteIndex":0},"citationItems":[{"id":290,"uris":["http://zotero.org/users/local/yOavkFVC/items/7ATDEHZD"],"itemData":{"id":290,"type":"article-journal","container-title":"Pravni Vjesnik","issue":"2","journalAbbreviation":"Heinonline","page":"355-376","title":"human Trafficking Under the Veil of Sex Tourism in Thailand - Reactions of the Eu.","URL":"https://heinonline-org.aurarialibrary.idm.oclc.org/HOL/Page?lname=Gugic&amp;handle=hein.journals/pravnivjsk30&amp;collection=&amp;page=355&amp;collection=journals","volume":"30","author":[{"family":"Gugic","given":"Zrinka"}],"issued":{"date-parts":[["2014",4]]}}}],"schema":"https://github.com/citation-style-language/schema/raw/master/csl-citation.json"} </w:instrText>
      </w:r>
      <w:r w:rsidR="00D0242B">
        <w:rPr>
          <w:rFonts w:asciiTheme="majorBidi" w:hAnsiTheme="majorBidi" w:cstheme="majorBidi"/>
          <w:sz w:val="24"/>
          <w:szCs w:val="24"/>
        </w:rPr>
        <w:fldChar w:fldCharType="separate"/>
      </w:r>
      <w:r w:rsidR="00D0242B" w:rsidRPr="00D0242B">
        <w:rPr>
          <w:rFonts w:ascii="Times New Roman" w:hAnsi="Times New Roman" w:cs="Times New Roman"/>
          <w:sz w:val="24"/>
        </w:rPr>
        <w:t>(Gugic</w:t>
      </w:r>
      <w:r w:rsidR="00D0242B">
        <w:rPr>
          <w:rFonts w:ascii="Times New Roman" w:hAnsi="Times New Roman" w:cs="Times New Roman"/>
          <w:sz w:val="24"/>
        </w:rPr>
        <w:t xml:space="preserve"> 364</w:t>
      </w:r>
      <w:r w:rsidR="00D0242B" w:rsidRPr="00D0242B">
        <w:rPr>
          <w:rFonts w:ascii="Times New Roman" w:hAnsi="Times New Roman" w:cs="Times New Roman"/>
          <w:sz w:val="24"/>
        </w:rPr>
        <w:t>)</w:t>
      </w:r>
      <w:r w:rsidR="00D0242B">
        <w:rPr>
          <w:rFonts w:asciiTheme="majorBidi" w:hAnsiTheme="majorBidi" w:cstheme="majorBidi"/>
          <w:sz w:val="24"/>
          <w:szCs w:val="24"/>
        </w:rPr>
        <w:fldChar w:fldCharType="end"/>
      </w:r>
      <w:r w:rsidRPr="005C02D3">
        <w:rPr>
          <w:rFonts w:asciiTheme="majorBidi" w:hAnsiTheme="majorBidi" w:cstheme="majorBidi"/>
          <w:sz w:val="24"/>
          <w:szCs w:val="24"/>
        </w:rPr>
        <w:t xml:space="preserve">, sex work is illegal. </w:t>
      </w:r>
      <w:r w:rsidR="00D0242B">
        <w:rPr>
          <w:rFonts w:asciiTheme="majorBidi" w:hAnsiTheme="majorBidi" w:cstheme="majorBidi"/>
          <w:sz w:val="24"/>
          <w:szCs w:val="24"/>
        </w:rPr>
        <w:fldChar w:fldCharType="begin"/>
      </w:r>
      <w:r w:rsidR="00D0242B">
        <w:rPr>
          <w:rFonts w:asciiTheme="majorBidi" w:hAnsiTheme="majorBidi" w:cstheme="majorBidi"/>
          <w:sz w:val="24"/>
          <w:szCs w:val="24"/>
        </w:rPr>
        <w:instrText xml:space="preserve"> ADDIN ZOTERO_ITEM CSL_CITATION {"citationID":"SFqTq6im","properties":{"formattedCitation":"(Sanders-McDonagh)","plainCitation":"(Sanders-McDonagh)","noteIndex":0},"citationItems":[{"id":292,"uris":["http://zotero.org/users/local/yOavkFVC/items/IKABQHJK"],"itemData":{"id":292,"type":"book","edition":"1st","event-place":"London","ISBN":"eBook ISBN:9781315747385","language":"English","number-of-pages":"180","publisher":"Routledge","publisher-place":"London","title":"Women and Sex Tourism Landscapes","URL":"https://doi-org.aurarialibrary.idm.oclc.org/10.4324/9781315747385","volume":"63","author":[{"family":"Sanders-McDonagh","given":"Erin"}],"issued":{"date-parts":[["2016",9]]}}}],"schema":"https://github.com/citation-style-language/schema/raw/master/csl-citation.json"} </w:instrText>
      </w:r>
      <w:r w:rsidR="00D0242B">
        <w:rPr>
          <w:rFonts w:asciiTheme="majorBidi" w:hAnsiTheme="majorBidi" w:cstheme="majorBidi"/>
          <w:sz w:val="24"/>
          <w:szCs w:val="24"/>
        </w:rPr>
        <w:fldChar w:fldCharType="separate"/>
      </w:r>
      <w:r w:rsidR="00D0242B" w:rsidRPr="00D0242B">
        <w:rPr>
          <w:rFonts w:ascii="Times New Roman" w:hAnsi="Times New Roman" w:cs="Times New Roman"/>
          <w:sz w:val="24"/>
        </w:rPr>
        <w:t>Sanders-McDonagh</w:t>
      </w:r>
      <w:r w:rsidR="00D0242B">
        <w:rPr>
          <w:rFonts w:ascii="Times New Roman" w:hAnsi="Times New Roman" w:cs="Times New Roman"/>
          <w:sz w:val="24"/>
        </w:rPr>
        <w:t xml:space="preserve"> (125</w:t>
      </w:r>
      <w:r w:rsidR="00D0242B" w:rsidRPr="00D0242B">
        <w:rPr>
          <w:rFonts w:ascii="Times New Roman" w:hAnsi="Times New Roman" w:cs="Times New Roman"/>
          <w:sz w:val="24"/>
        </w:rPr>
        <w:t>)</w:t>
      </w:r>
      <w:r w:rsidR="00D0242B">
        <w:rPr>
          <w:rFonts w:asciiTheme="majorBidi" w:hAnsiTheme="majorBidi" w:cstheme="majorBidi"/>
          <w:sz w:val="24"/>
          <w:szCs w:val="24"/>
        </w:rPr>
        <w:fldChar w:fldCharType="end"/>
      </w:r>
      <w:r w:rsidRPr="005C02D3">
        <w:rPr>
          <w:rFonts w:asciiTheme="majorBidi" w:hAnsiTheme="majorBidi" w:cstheme="majorBidi"/>
          <w:sz w:val="24"/>
          <w:szCs w:val="24"/>
        </w:rPr>
        <w:t xml:space="preserve"> explains that “most sexualized venues operate within a corrupted black-market economy, where politicians are open to bribes.” As a result, sex workers are much more susceptible to human rights violations, especially from the police, who g</w:t>
      </w:r>
      <w:r w:rsidR="00D65D08">
        <w:rPr>
          <w:rFonts w:asciiTheme="majorBidi" w:hAnsiTheme="majorBidi" w:cstheme="majorBidi"/>
          <w:sz w:val="24"/>
          <w:szCs w:val="24"/>
        </w:rPr>
        <w:t>e</w:t>
      </w:r>
      <w:r w:rsidRPr="005C02D3">
        <w:rPr>
          <w:rFonts w:asciiTheme="majorBidi" w:hAnsiTheme="majorBidi" w:cstheme="majorBidi"/>
          <w:sz w:val="24"/>
          <w:szCs w:val="24"/>
        </w:rPr>
        <w:t xml:space="preserve">t </w:t>
      </w:r>
      <w:r w:rsidR="00D65D08">
        <w:rPr>
          <w:rFonts w:asciiTheme="majorBidi" w:hAnsiTheme="majorBidi" w:cstheme="majorBidi"/>
          <w:sz w:val="24"/>
          <w:szCs w:val="24"/>
        </w:rPr>
        <w:t xml:space="preserve">a </w:t>
      </w:r>
      <w:r w:rsidRPr="005C02D3">
        <w:rPr>
          <w:rFonts w:asciiTheme="majorBidi" w:hAnsiTheme="majorBidi" w:cstheme="majorBidi"/>
          <w:sz w:val="24"/>
          <w:szCs w:val="24"/>
        </w:rPr>
        <w:t xml:space="preserve">‘fringe benefit’ </w:t>
      </w:r>
      <w:r w:rsidR="00D0242B">
        <w:rPr>
          <w:rFonts w:asciiTheme="majorBidi" w:hAnsiTheme="majorBidi" w:cstheme="majorBidi"/>
          <w:sz w:val="24"/>
          <w:szCs w:val="24"/>
        </w:rPr>
        <w:t xml:space="preserve">of having sex </w:t>
      </w:r>
      <w:r w:rsidRPr="005C02D3">
        <w:rPr>
          <w:rFonts w:asciiTheme="majorBidi" w:hAnsiTheme="majorBidi" w:cstheme="majorBidi"/>
          <w:sz w:val="24"/>
          <w:szCs w:val="24"/>
        </w:rPr>
        <w:t>when arresting them.</w:t>
      </w:r>
    </w:p>
    <w:p w14:paraId="2AB65B55" w14:textId="7E9406FB" w:rsidR="004870DB" w:rsidRPr="004870DB" w:rsidRDefault="004870DB" w:rsidP="005C02D3">
      <w:pPr>
        <w:spacing w:line="480" w:lineRule="auto"/>
        <w:rPr>
          <w:rFonts w:asciiTheme="majorBidi" w:hAnsiTheme="majorBidi" w:cstheme="majorBidi"/>
          <w:b/>
          <w:bCs/>
          <w:sz w:val="24"/>
          <w:szCs w:val="24"/>
        </w:rPr>
      </w:pPr>
      <w:r w:rsidRPr="004870DB">
        <w:rPr>
          <w:rFonts w:asciiTheme="majorBidi" w:hAnsiTheme="majorBidi" w:cstheme="majorBidi"/>
          <w:b/>
          <w:bCs/>
          <w:sz w:val="24"/>
          <w:szCs w:val="24"/>
        </w:rPr>
        <w:t>Health Situation</w:t>
      </w:r>
    </w:p>
    <w:p w14:paraId="33B14EAA" w14:textId="59646526" w:rsidR="00AB5250" w:rsidRPr="00AB5250" w:rsidRDefault="004870DB" w:rsidP="00820FB1">
      <w:pPr>
        <w:spacing w:line="480" w:lineRule="auto"/>
        <w:rPr>
          <w:rFonts w:asciiTheme="majorBidi" w:hAnsiTheme="majorBidi" w:cstheme="majorBidi"/>
          <w:sz w:val="24"/>
          <w:szCs w:val="24"/>
        </w:rPr>
      </w:pPr>
      <w:r>
        <w:rPr>
          <w:rFonts w:asciiTheme="majorBidi" w:hAnsiTheme="majorBidi" w:cstheme="majorBidi"/>
          <w:sz w:val="24"/>
          <w:szCs w:val="24"/>
        </w:rPr>
        <w:tab/>
      </w:r>
      <w:r w:rsidR="00AB5250" w:rsidRPr="00AB5250">
        <w:rPr>
          <w:rFonts w:asciiTheme="majorBidi" w:hAnsiTheme="majorBidi" w:cstheme="majorBidi"/>
          <w:sz w:val="24"/>
          <w:szCs w:val="24"/>
        </w:rPr>
        <w:t>Despite the progress in the medical field, HIV and other Sexually Transmitted Infections (STI</w:t>
      </w:r>
      <w:r w:rsidR="00D65D08">
        <w:rPr>
          <w:rFonts w:asciiTheme="majorBidi" w:hAnsiTheme="majorBidi" w:cstheme="majorBidi"/>
          <w:sz w:val="24"/>
          <w:szCs w:val="24"/>
        </w:rPr>
        <w:t>s</w:t>
      </w:r>
      <w:r w:rsidR="00AB5250" w:rsidRPr="00AB5250">
        <w:rPr>
          <w:rFonts w:asciiTheme="majorBidi" w:hAnsiTheme="majorBidi" w:cstheme="majorBidi"/>
          <w:sz w:val="24"/>
          <w:szCs w:val="24"/>
        </w:rPr>
        <w:t xml:space="preserve">) are </w:t>
      </w:r>
      <w:r w:rsidR="00EA7E2A">
        <w:rPr>
          <w:rFonts w:asciiTheme="majorBidi" w:hAnsiTheme="majorBidi" w:cstheme="majorBidi"/>
          <w:sz w:val="24"/>
          <w:szCs w:val="24"/>
        </w:rPr>
        <w:t>a</w:t>
      </w:r>
      <w:r w:rsidR="00AB5250" w:rsidRPr="00AB5250">
        <w:rPr>
          <w:rFonts w:asciiTheme="majorBidi" w:hAnsiTheme="majorBidi" w:cstheme="majorBidi"/>
          <w:sz w:val="24"/>
          <w:szCs w:val="24"/>
        </w:rPr>
        <w:t xml:space="preserve"> prim</w:t>
      </w:r>
      <w:r w:rsidR="00EA7E2A">
        <w:rPr>
          <w:rFonts w:asciiTheme="majorBidi" w:hAnsiTheme="majorBidi" w:cstheme="majorBidi"/>
          <w:sz w:val="24"/>
          <w:szCs w:val="24"/>
        </w:rPr>
        <w:t>e</w:t>
      </w:r>
      <w:r w:rsidR="00AB5250" w:rsidRPr="00AB5250">
        <w:rPr>
          <w:rFonts w:asciiTheme="majorBidi" w:hAnsiTheme="majorBidi" w:cstheme="majorBidi"/>
          <w:sz w:val="24"/>
          <w:szCs w:val="24"/>
        </w:rPr>
        <w:t xml:space="preserve"> concern </w:t>
      </w:r>
      <w:r w:rsidR="00EA7E2A">
        <w:rPr>
          <w:rFonts w:asciiTheme="majorBidi" w:hAnsiTheme="majorBidi" w:cstheme="majorBidi"/>
          <w:sz w:val="24"/>
          <w:szCs w:val="24"/>
        </w:rPr>
        <w:t>in</w:t>
      </w:r>
      <w:r w:rsidR="00AB5250" w:rsidRPr="00AB5250">
        <w:rPr>
          <w:rFonts w:asciiTheme="majorBidi" w:hAnsiTheme="majorBidi" w:cstheme="majorBidi"/>
          <w:sz w:val="24"/>
          <w:szCs w:val="24"/>
        </w:rPr>
        <w:t xml:space="preserve"> this occupation. </w:t>
      </w:r>
      <w:r w:rsidR="00D0242B">
        <w:rPr>
          <w:rFonts w:asciiTheme="majorBidi" w:hAnsiTheme="majorBidi" w:cstheme="majorBidi"/>
          <w:sz w:val="24"/>
          <w:szCs w:val="24"/>
        </w:rPr>
        <w:fldChar w:fldCharType="begin"/>
      </w:r>
      <w:r w:rsidR="00D0242B">
        <w:rPr>
          <w:rFonts w:asciiTheme="majorBidi" w:hAnsiTheme="majorBidi" w:cstheme="majorBidi"/>
          <w:sz w:val="24"/>
          <w:szCs w:val="24"/>
        </w:rPr>
        <w:instrText xml:space="preserve"> ADDIN ZOTERO_ITEM CSL_CITATION {"citationID":"zsNWSRgD","properties":{"formattedCitation":"(Ward and Aral)","plainCitation":"(Ward and Aral)","noteIndex":0},"citationItems":[{"id":289,"uris":["http://zotero.org/users/local/yOavkFVC/items/6VGBCQCY"],"itemData":{"id":289,"type":"article-journal","container-title":"Sexual Transmitted Infection","DOI":"10.1136/sti.2006.023044","ISSN":"PMID: 17012510; PMCID: PMC2563848","issue":"5","page":"345-347","title":"Globalisation, the sex industry, and health","URL":"https://www.ncbi.nlm.nih.gov/pmc/articles/PMC2563848/","volume":"82","author":[{"family":"Ward","given":"H"},{"family":"Aral","given":"S O"}],"issued":{"date-parts":[["2006",10]]}}}],"schema":"https://github.com/citation-style-language/schema/raw/master/csl-citation.json"} </w:instrText>
      </w:r>
      <w:r w:rsidR="00D0242B">
        <w:rPr>
          <w:rFonts w:asciiTheme="majorBidi" w:hAnsiTheme="majorBidi" w:cstheme="majorBidi"/>
          <w:sz w:val="24"/>
          <w:szCs w:val="24"/>
        </w:rPr>
        <w:fldChar w:fldCharType="separate"/>
      </w:r>
      <w:r w:rsidR="00D0242B" w:rsidRPr="00D0242B">
        <w:rPr>
          <w:rFonts w:ascii="Times New Roman" w:hAnsi="Times New Roman" w:cs="Times New Roman"/>
          <w:sz w:val="24"/>
        </w:rPr>
        <w:t>Ward and Aral</w:t>
      </w:r>
      <w:r w:rsidR="00D0242B">
        <w:rPr>
          <w:rFonts w:asciiTheme="majorBidi" w:hAnsiTheme="majorBidi" w:cstheme="majorBidi"/>
          <w:sz w:val="24"/>
          <w:szCs w:val="24"/>
        </w:rPr>
        <w:fldChar w:fldCharType="end"/>
      </w:r>
      <w:r w:rsidR="00AB5250" w:rsidRPr="00AB5250">
        <w:rPr>
          <w:rFonts w:asciiTheme="majorBidi" w:hAnsiTheme="majorBidi" w:cstheme="majorBidi"/>
          <w:sz w:val="24"/>
          <w:szCs w:val="24"/>
        </w:rPr>
        <w:t xml:space="preserve"> argue that no evidence connects STI</w:t>
      </w:r>
      <w:r w:rsidR="00D65D08">
        <w:rPr>
          <w:rFonts w:asciiTheme="majorBidi" w:hAnsiTheme="majorBidi" w:cstheme="majorBidi"/>
          <w:sz w:val="24"/>
          <w:szCs w:val="24"/>
        </w:rPr>
        <w:t>s</w:t>
      </w:r>
      <w:r w:rsidR="00AB5250" w:rsidRPr="00AB5250">
        <w:rPr>
          <w:rFonts w:asciiTheme="majorBidi" w:hAnsiTheme="majorBidi" w:cstheme="majorBidi"/>
          <w:sz w:val="24"/>
          <w:szCs w:val="24"/>
        </w:rPr>
        <w:t xml:space="preserve"> to multiple sexual partners</w:t>
      </w:r>
      <w:r w:rsidR="00D65D08">
        <w:rPr>
          <w:rFonts w:asciiTheme="majorBidi" w:hAnsiTheme="majorBidi" w:cstheme="majorBidi"/>
          <w:sz w:val="24"/>
          <w:szCs w:val="24"/>
        </w:rPr>
        <w:t>,</w:t>
      </w:r>
      <w:r w:rsidR="00AB5250" w:rsidRPr="00AB5250">
        <w:rPr>
          <w:rFonts w:asciiTheme="majorBidi" w:hAnsiTheme="majorBidi" w:cstheme="majorBidi"/>
          <w:sz w:val="24"/>
          <w:szCs w:val="24"/>
        </w:rPr>
        <w:t xml:space="preserve"> adding that cases in the global north are at relatively low risk of HIV compared to their counterparts in the global south</w:t>
      </w:r>
      <w:r w:rsidR="00D0242B">
        <w:rPr>
          <w:rFonts w:asciiTheme="majorBidi" w:hAnsiTheme="majorBidi" w:cstheme="majorBidi"/>
          <w:sz w:val="24"/>
          <w:szCs w:val="24"/>
        </w:rPr>
        <w:t xml:space="preserve"> </w:t>
      </w:r>
      <w:r w:rsidR="00AB5250" w:rsidRPr="00AB5250">
        <w:rPr>
          <w:rFonts w:asciiTheme="majorBidi" w:hAnsiTheme="majorBidi" w:cstheme="majorBidi"/>
          <w:sz w:val="24"/>
          <w:szCs w:val="24"/>
        </w:rPr>
        <w:t xml:space="preserve">(346). </w:t>
      </w:r>
      <w:r w:rsidR="00D0242B">
        <w:rPr>
          <w:rFonts w:asciiTheme="majorBidi" w:hAnsiTheme="majorBidi" w:cstheme="majorBidi"/>
          <w:sz w:val="24"/>
          <w:szCs w:val="24"/>
        </w:rPr>
        <w:fldChar w:fldCharType="begin"/>
      </w:r>
      <w:r w:rsidR="00820FB1">
        <w:rPr>
          <w:rFonts w:asciiTheme="majorBidi" w:hAnsiTheme="majorBidi" w:cstheme="majorBidi"/>
          <w:sz w:val="24"/>
          <w:szCs w:val="24"/>
        </w:rPr>
        <w:instrText xml:space="preserve"> ADDIN ZOTERO_ITEM CSL_CITATION {"citationID":"4Cbw9VRH","properties":{"formattedCitation":"(Wonders and Michalowski)","plainCitation":"(Wonders and Michalowski)","noteIndex":0},"citationItems":[{"id":287,"uris":["http://zotero.org/users/local/yOavkFVC/items/NKELWKZQ"],"itemData":{"id":287,"type":"article-journal","container-title":"JSTOR","DOI":"https://doi.org/10.1525/sp.2001.48.4.545","issue":"4","page":"545-571","title":"\"Bodies, Borders, and Sex Tourism in a Globalized World: A Tale of Two Cities- Amsterdam and Havana\". Social Problems","URL":"https://www.jstor.org/stable/10.1525/sp.2001.48.4.545","volume":"48","author":[{"family":"Wonders","given":"Nancy A."},{"family":"Michalowski","given":"Raymond"}],"issued":{"date-parts":[["2001",11]]}}}],"schema":"https://github.com/citation-style-language/schema/raw/master/csl-citation.json"} </w:instrText>
      </w:r>
      <w:r w:rsidR="00D0242B">
        <w:rPr>
          <w:rFonts w:asciiTheme="majorBidi" w:hAnsiTheme="majorBidi" w:cstheme="majorBidi"/>
          <w:sz w:val="24"/>
          <w:szCs w:val="24"/>
        </w:rPr>
        <w:fldChar w:fldCharType="separate"/>
      </w:r>
      <w:r w:rsidR="00820FB1" w:rsidRPr="00820FB1">
        <w:rPr>
          <w:rFonts w:ascii="Times New Roman" w:hAnsi="Times New Roman" w:cs="Times New Roman"/>
          <w:sz w:val="24"/>
        </w:rPr>
        <w:t>Wonders and Michalowski</w:t>
      </w:r>
      <w:r w:rsidR="00D0242B">
        <w:rPr>
          <w:rFonts w:asciiTheme="majorBidi" w:hAnsiTheme="majorBidi" w:cstheme="majorBidi"/>
          <w:sz w:val="24"/>
          <w:szCs w:val="24"/>
        </w:rPr>
        <w:fldChar w:fldCharType="end"/>
      </w:r>
      <w:r w:rsidR="00820FB1">
        <w:rPr>
          <w:rFonts w:asciiTheme="majorBidi" w:hAnsiTheme="majorBidi" w:cstheme="majorBidi"/>
          <w:sz w:val="24"/>
          <w:szCs w:val="24"/>
        </w:rPr>
        <w:t xml:space="preserve"> </w:t>
      </w:r>
      <w:r w:rsidR="00AB5250" w:rsidRPr="00AB5250">
        <w:rPr>
          <w:rFonts w:asciiTheme="majorBidi" w:hAnsiTheme="majorBidi" w:cstheme="majorBidi"/>
          <w:sz w:val="24"/>
          <w:szCs w:val="24"/>
        </w:rPr>
        <w:lastRenderedPageBreak/>
        <w:t xml:space="preserve">elaborated that the HIV risk is extremely low among prostitutes in the Netherlands and sex workers clearly have more rights than </w:t>
      </w:r>
      <w:r w:rsidR="00D65D08">
        <w:rPr>
          <w:rFonts w:asciiTheme="majorBidi" w:hAnsiTheme="majorBidi" w:cstheme="majorBidi"/>
          <w:sz w:val="24"/>
          <w:szCs w:val="24"/>
        </w:rPr>
        <w:t xml:space="preserve">in </w:t>
      </w:r>
      <w:r w:rsidR="00AB5250" w:rsidRPr="00AB5250">
        <w:rPr>
          <w:rFonts w:asciiTheme="majorBidi" w:hAnsiTheme="majorBidi" w:cstheme="majorBidi"/>
          <w:sz w:val="24"/>
          <w:szCs w:val="24"/>
        </w:rPr>
        <w:t xml:space="preserve">most countries </w:t>
      </w:r>
      <w:r w:rsidR="006A2D0D" w:rsidRPr="00AB5250">
        <w:rPr>
          <w:rFonts w:asciiTheme="majorBidi" w:hAnsiTheme="majorBidi" w:cstheme="majorBidi"/>
          <w:sz w:val="24"/>
          <w:szCs w:val="24"/>
        </w:rPr>
        <w:t>worldwide (</w:t>
      </w:r>
      <w:r w:rsidR="00AB5250" w:rsidRPr="00AB5250">
        <w:rPr>
          <w:rFonts w:asciiTheme="majorBidi" w:hAnsiTheme="majorBidi" w:cstheme="majorBidi"/>
          <w:sz w:val="24"/>
          <w:szCs w:val="24"/>
        </w:rPr>
        <w:t>558).</w:t>
      </w:r>
    </w:p>
    <w:p w14:paraId="3423A9BF" w14:textId="7CCBF68B" w:rsidR="00AB5250" w:rsidRPr="00AB5250" w:rsidRDefault="00AB5250" w:rsidP="00820FB1">
      <w:pPr>
        <w:spacing w:line="480" w:lineRule="auto"/>
        <w:rPr>
          <w:rFonts w:asciiTheme="majorBidi" w:hAnsiTheme="majorBidi" w:cstheme="majorBidi"/>
          <w:sz w:val="24"/>
          <w:szCs w:val="24"/>
        </w:rPr>
      </w:pPr>
      <w:r w:rsidRPr="00AB5250">
        <w:rPr>
          <w:rFonts w:asciiTheme="majorBidi" w:hAnsiTheme="majorBidi" w:cstheme="majorBidi"/>
          <w:sz w:val="24"/>
          <w:szCs w:val="24"/>
        </w:rPr>
        <w:t xml:space="preserve">           The story in the global south is entirely different, “in the late 1990s, and AIDS rate had already reached epidemic proportions in Thailand” </w:t>
      </w:r>
      <w:r w:rsidR="00820FB1">
        <w:rPr>
          <w:rFonts w:asciiTheme="majorBidi" w:hAnsiTheme="majorBidi" w:cstheme="majorBidi"/>
          <w:sz w:val="24"/>
          <w:szCs w:val="24"/>
        </w:rPr>
        <w:fldChar w:fldCharType="begin"/>
      </w:r>
      <w:r w:rsidR="00820FB1">
        <w:rPr>
          <w:rFonts w:asciiTheme="majorBidi" w:hAnsiTheme="majorBidi" w:cstheme="majorBidi"/>
          <w:sz w:val="24"/>
          <w:szCs w:val="24"/>
        </w:rPr>
        <w:instrText xml:space="preserve"> ADDIN ZOTERO_ITEM CSL_CITATION {"citationID":"ov6JZX9k","properties":{"formattedCitation":"(Sanders-McDonagh)","plainCitation":"(Sanders-McDonagh)","noteIndex":0},"citationItems":[{"id":292,"uris":["http://zotero.org/users/local/yOavkFVC/items/IKABQHJK"],"itemData":{"id":292,"type":"book","edition":"1st","event-place":"London","ISBN":"eBook ISBN:9781315747385","language":"English","number-of-pages":"180","publisher":"Routledge","publisher-place":"London","title":"Women and Sex Tourism Landscapes","URL":"https://doi-org.aurarialibrary.idm.oclc.org/10.4324/9781315747385","volume":"63","author":[{"family":"Sanders-McDonagh","given":"Erin"}],"issued":{"date-parts":[["2016",9]]}}}],"schema":"https://github.com/citation-style-language/schema/raw/master/csl-citation.json"} </w:instrText>
      </w:r>
      <w:r w:rsidR="00820FB1">
        <w:rPr>
          <w:rFonts w:asciiTheme="majorBidi" w:hAnsiTheme="majorBidi" w:cstheme="majorBidi"/>
          <w:sz w:val="24"/>
          <w:szCs w:val="24"/>
        </w:rPr>
        <w:fldChar w:fldCharType="separate"/>
      </w:r>
      <w:r w:rsidR="00820FB1" w:rsidRPr="00820FB1">
        <w:rPr>
          <w:rFonts w:ascii="Times New Roman" w:hAnsi="Times New Roman" w:cs="Times New Roman"/>
          <w:sz w:val="24"/>
        </w:rPr>
        <w:t>(Sanders-McDonagh</w:t>
      </w:r>
      <w:r w:rsidR="00820FB1">
        <w:rPr>
          <w:rFonts w:ascii="Times New Roman" w:hAnsi="Times New Roman" w:cs="Times New Roman"/>
          <w:sz w:val="24"/>
        </w:rPr>
        <w:t xml:space="preserve"> 126</w:t>
      </w:r>
      <w:r w:rsidR="00820FB1" w:rsidRPr="00820FB1">
        <w:rPr>
          <w:rFonts w:ascii="Times New Roman" w:hAnsi="Times New Roman" w:cs="Times New Roman"/>
          <w:sz w:val="24"/>
        </w:rPr>
        <w:t>)</w:t>
      </w:r>
      <w:r w:rsidR="00820FB1">
        <w:rPr>
          <w:rFonts w:asciiTheme="majorBidi" w:hAnsiTheme="majorBidi" w:cstheme="majorBidi"/>
          <w:sz w:val="24"/>
          <w:szCs w:val="24"/>
        </w:rPr>
        <w:fldChar w:fldCharType="end"/>
      </w:r>
      <w:r w:rsidRPr="00AB5250">
        <w:rPr>
          <w:rFonts w:asciiTheme="majorBidi" w:hAnsiTheme="majorBidi" w:cstheme="majorBidi"/>
          <w:sz w:val="24"/>
          <w:szCs w:val="24"/>
        </w:rPr>
        <w:t xml:space="preserve">. Gugic attributes HIV’s high rate to structural factors such as poverty and low access to health care, and social and demographic factors such as the country of origin </w:t>
      </w:r>
      <w:r w:rsidR="00D65D08">
        <w:rPr>
          <w:rFonts w:asciiTheme="majorBidi" w:hAnsiTheme="majorBidi" w:cstheme="majorBidi"/>
          <w:sz w:val="24"/>
          <w:szCs w:val="24"/>
        </w:rPr>
        <w:t>of</w:t>
      </w:r>
      <w:r w:rsidRPr="00AB5250">
        <w:rPr>
          <w:rFonts w:asciiTheme="majorBidi" w:hAnsiTheme="majorBidi" w:cstheme="majorBidi"/>
          <w:sz w:val="24"/>
          <w:szCs w:val="24"/>
        </w:rPr>
        <w:t xml:space="preserve"> the c</w:t>
      </w:r>
      <w:r w:rsidR="00D65D08">
        <w:rPr>
          <w:rFonts w:asciiTheme="majorBidi" w:hAnsiTheme="majorBidi" w:cstheme="majorBidi"/>
          <w:sz w:val="24"/>
          <w:szCs w:val="24"/>
        </w:rPr>
        <w:t>usto</w:t>
      </w:r>
      <w:r w:rsidRPr="00AB5250">
        <w:rPr>
          <w:rFonts w:asciiTheme="majorBidi" w:hAnsiTheme="majorBidi" w:cstheme="majorBidi"/>
          <w:sz w:val="24"/>
          <w:szCs w:val="24"/>
        </w:rPr>
        <w:t xml:space="preserve">mers and sex workers (366). </w:t>
      </w:r>
    </w:p>
    <w:p w14:paraId="1F0BCF6E" w14:textId="37BE31A6" w:rsidR="001F43B9" w:rsidRDefault="00AB5250" w:rsidP="00820FB1">
      <w:pPr>
        <w:spacing w:line="480" w:lineRule="auto"/>
        <w:rPr>
          <w:rFonts w:asciiTheme="majorBidi" w:hAnsiTheme="majorBidi" w:cstheme="majorBidi"/>
          <w:sz w:val="24"/>
          <w:szCs w:val="24"/>
        </w:rPr>
      </w:pPr>
      <w:r w:rsidRPr="00AB5250">
        <w:rPr>
          <w:rFonts w:asciiTheme="majorBidi" w:hAnsiTheme="majorBidi" w:cstheme="majorBidi"/>
          <w:sz w:val="24"/>
          <w:szCs w:val="24"/>
        </w:rPr>
        <w:t xml:space="preserve">           In addition to STIs, female sex workers are suffering from many mental health problems. According to </w:t>
      </w:r>
      <w:r w:rsidR="00820FB1">
        <w:rPr>
          <w:rFonts w:asciiTheme="majorBidi" w:hAnsiTheme="majorBidi" w:cstheme="majorBidi"/>
          <w:sz w:val="24"/>
          <w:szCs w:val="24"/>
        </w:rPr>
        <w:fldChar w:fldCharType="begin"/>
      </w:r>
      <w:r w:rsidR="00820FB1">
        <w:rPr>
          <w:rFonts w:asciiTheme="majorBidi" w:hAnsiTheme="majorBidi" w:cstheme="majorBidi"/>
          <w:sz w:val="24"/>
          <w:szCs w:val="24"/>
        </w:rPr>
        <w:instrText xml:space="preserve"> ADDIN ZOTERO_ITEM CSL_CITATION {"citationID":"a0MZMUEU","properties":{"formattedCitation":"(Jeffreys)","plainCitation":"(Jeffreys)","noteIndex":0},"citationItems":[{"id":291,"uris":["http://zotero.org/users/local/yOavkFVC/items/YHNNEY5X"],"itemData":{"id":291,"type":"article-journal","container-title":"Leisure Studies","DOI":"10.1080/026143699374916","issue":"3","page":"179-196","title":"Globalizing sexual exploitation: sex tourism and the traffic in women","URL":"https://www-tandfonline-com.aurarialibrary.idm.oclc.org/doi/abs/10.1080/026143699374916","volume":"18","author":[{"family":"Jeffreys","given":"Sheila"}],"issued":{"date-parts":[["1999",12,1]]}}}],"schema":"https://github.com/citation-style-language/schema/raw/master/csl-citation.json"} </w:instrText>
      </w:r>
      <w:r w:rsidR="00820FB1">
        <w:rPr>
          <w:rFonts w:asciiTheme="majorBidi" w:hAnsiTheme="majorBidi" w:cstheme="majorBidi"/>
          <w:sz w:val="24"/>
          <w:szCs w:val="24"/>
        </w:rPr>
        <w:fldChar w:fldCharType="separate"/>
      </w:r>
      <w:r w:rsidR="00820FB1" w:rsidRPr="00820FB1">
        <w:rPr>
          <w:rFonts w:ascii="Times New Roman" w:hAnsi="Times New Roman" w:cs="Times New Roman"/>
          <w:sz w:val="24"/>
        </w:rPr>
        <w:t>Jeffreys</w:t>
      </w:r>
      <w:r w:rsidR="00820FB1">
        <w:rPr>
          <w:rFonts w:asciiTheme="majorBidi" w:hAnsiTheme="majorBidi" w:cstheme="majorBidi"/>
          <w:sz w:val="24"/>
          <w:szCs w:val="24"/>
        </w:rPr>
        <w:fldChar w:fldCharType="end"/>
      </w:r>
      <w:r w:rsidRPr="00AB5250">
        <w:rPr>
          <w:rFonts w:asciiTheme="majorBidi" w:hAnsiTheme="majorBidi" w:cstheme="majorBidi"/>
          <w:sz w:val="24"/>
          <w:szCs w:val="24"/>
        </w:rPr>
        <w:t xml:space="preserve">, their sexuality causes </w:t>
      </w:r>
      <w:r w:rsidR="006A2D0D">
        <w:rPr>
          <w:rFonts w:asciiTheme="majorBidi" w:hAnsiTheme="majorBidi" w:cstheme="majorBidi"/>
          <w:sz w:val="24"/>
          <w:szCs w:val="24"/>
        </w:rPr>
        <w:t>f</w:t>
      </w:r>
      <w:r w:rsidRPr="00AB5250">
        <w:rPr>
          <w:rFonts w:asciiTheme="majorBidi" w:hAnsiTheme="majorBidi" w:cstheme="majorBidi"/>
          <w:sz w:val="24"/>
          <w:szCs w:val="24"/>
        </w:rPr>
        <w:t xml:space="preserve">lashbacks and nightmares, and their persistent worries and emotional pain resemble grieving. She added that </w:t>
      </w:r>
      <w:r w:rsidR="006A2D0D">
        <w:rPr>
          <w:rFonts w:asciiTheme="majorBidi" w:hAnsiTheme="majorBidi" w:cstheme="majorBidi"/>
          <w:sz w:val="24"/>
          <w:szCs w:val="24"/>
        </w:rPr>
        <w:t xml:space="preserve">the </w:t>
      </w:r>
      <w:r w:rsidRPr="00AB5250">
        <w:rPr>
          <w:rFonts w:asciiTheme="majorBidi" w:hAnsiTheme="majorBidi" w:cstheme="majorBidi"/>
          <w:sz w:val="24"/>
          <w:szCs w:val="24"/>
        </w:rPr>
        <w:t xml:space="preserve">sexual violence they are exposed to causes long-term </w:t>
      </w:r>
      <w:r w:rsidR="00820FB1" w:rsidRPr="00AB5250">
        <w:rPr>
          <w:rFonts w:asciiTheme="majorBidi" w:hAnsiTheme="majorBidi" w:cstheme="majorBidi"/>
          <w:sz w:val="24"/>
          <w:szCs w:val="24"/>
        </w:rPr>
        <w:t>post-traumatic</w:t>
      </w:r>
      <w:r w:rsidRPr="00AB5250">
        <w:rPr>
          <w:rFonts w:asciiTheme="majorBidi" w:hAnsiTheme="majorBidi" w:cstheme="majorBidi"/>
          <w:sz w:val="24"/>
          <w:szCs w:val="24"/>
        </w:rPr>
        <w:t xml:space="preserve"> stress disorder (PTSD). Blaming themselves for the damage they are suffering, pushing them to commit suicide</w:t>
      </w:r>
      <w:r w:rsidR="00D65D08">
        <w:rPr>
          <w:rFonts w:asciiTheme="majorBidi" w:hAnsiTheme="majorBidi" w:cstheme="majorBidi"/>
          <w:sz w:val="24"/>
          <w:szCs w:val="24"/>
        </w:rPr>
        <w:t>,</w:t>
      </w:r>
      <w:r w:rsidRPr="00AB5250">
        <w:rPr>
          <w:rFonts w:asciiTheme="majorBidi" w:hAnsiTheme="majorBidi" w:cstheme="majorBidi"/>
          <w:sz w:val="24"/>
          <w:szCs w:val="24"/>
        </w:rPr>
        <w:t xml:space="preserve"> where figures from the public hospital show that 15% of all suicide victims are prostitutes (183).</w:t>
      </w:r>
    </w:p>
    <w:p w14:paraId="670502A1" w14:textId="130EA1AC" w:rsidR="001F43B9" w:rsidRPr="001F43B9" w:rsidRDefault="001F43B9" w:rsidP="00AE679A">
      <w:pPr>
        <w:autoSpaceDE w:val="0"/>
        <w:autoSpaceDN w:val="0"/>
        <w:adjustRightInd w:val="0"/>
        <w:spacing w:line="480" w:lineRule="auto"/>
        <w:rPr>
          <w:rFonts w:asciiTheme="majorBidi" w:hAnsiTheme="majorBidi" w:cstheme="majorBidi"/>
          <w:b/>
          <w:bCs/>
          <w:sz w:val="24"/>
          <w:szCs w:val="24"/>
        </w:rPr>
      </w:pPr>
      <w:r w:rsidRPr="001F43B9">
        <w:rPr>
          <w:rFonts w:asciiTheme="majorBidi" w:hAnsiTheme="majorBidi" w:cstheme="majorBidi"/>
          <w:b/>
          <w:bCs/>
          <w:sz w:val="24"/>
          <w:szCs w:val="24"/>
        </w:rPr>
        <w:t>Sex Trafficking.</w:t>
      </w:r>
      <w:r w:rsidRPr="001F43B9">
        <w:rPr>
          <w:rFonts w:asciiTheme="majorBidi" w:hAnsiTheme="majorBidi" w:cstheme="majorBidi"/>
          <w:b/>
          <w:bCs/>
          <w:sz w:val="24"/>
          <w:szCs w:val="24"/>
        </w:rPr>
        <w:tab/>
      </w:r>
    </w:p>
    <w:p w14:paraId="1D77CFE2" w14:textId="476240DF" w:rsidR="008607CB" w:rsidRPr="008607CB" w:rsidRDefault="008607CB" w:rsidP="008607CB">
      <w:pPr>
        <w:autoSpaceDE w:val="0"/>
        <w:autoSpaceDN w:val="0"/>
        <w:adjustRightInd w:val="0"/>
        <w:spacing w:line="480" w:lineRule="auto"/>
        <w:ind w:firstLine="720"/>
        <w:rPr>
          <w:rFonts w:asciiTheme="majorBidi" w:hAnsiTheme="majorBidi" w:cstheme="majorBidi"/>
          <w:sz w:val="24"/>
          <w:szCs w:val="24"/>
        </w:rPr>
      </w:pPr>
      <w:r w:rsidRPr="008607CB">
        <w:rPr>
          <w:rFonts w:asciiTheme="majorBidi" w:hAnsiTheme="majorBidi" w:cstheme="majorBidi"/>
          <w:sz w:val="24"/>
          <w:szCs w:val="24"/>
        </w:rPr>
        <w:t xml:space="preserve">The sex tourism industry became an international and industrialized business for two reasons; first, due to the economic transformation represented by the move of the big business in sex industries and enlisted their operation within the Stock Exchange in the industrialized countries, and second due to the social and political transformation </w:t>
      </w:r>
      <w:r w:rsidR="00EA7E2A">
        <w:rPr>
          <w:rFonts w:asciiTheme="majorBidi" w:hAnsiTheme="majorBidi" w:cstheme="majorBidi"/>
          <w:sz w:val="24"/>
          <w:szCs w:val="24"/>
        </w:rPr>
        <w:t xml:space="preserve">in global south </w:t>
      </w:r>
      <w:r w:rsidRPr="008607CB">
        <w:rPr>
          <w:rFonts w:asciiTheme="majorBidi" w:hAnsiTheme="majorBidi" w:cstheme="majorBidi"/>
          <w:sz w:val="24"/>
          <w:szCs w:val="24"/>
        </w:rPr>
        <w:t>represented by losing land</w:t>
      </w:r>
      <w:r w:rsidR="00EA7E2A">
        <w:rPr>
          <w:rFonts w:asciiTheme="majorBidi" w:hAnsiTheme="majorBidi" w:cstheme="majorBidi"/>
          <w:sz w:val="24"/>
          <w:szCs w:val="24"/>
        </w:rPr>
        <w:t>s</w:t>
      </w:r>
      <w:r w:rsidRPr="008607CB">
        <w:rPr>
          <w:rFonts w:asciiTheme="majorBidi" w:hAnsiTheme="majorBidi" w:cstheme="majorBidi"/>
          <w:sz w:val="24"/>
          <w:szCs w:val="24"/>
        </w:rPr>
        <w:t>, lack of employment opportunities, the creation of a permanent subproletariat, and an increase in child labor (Jeffreys 186; Gugic 358). Sex traffic</w:t>
      </w:r>
      <w:r w:rsidR="00D65D08">
        <w:rPr>
          <w:rFonts w:asciiTheme="majorBidi" w:hAnsiTheme="majorBidi" w:cstheme="majorBidi"/>
          <w:sz w:val="24"/>
          <w:szCs w:val="24"/>
        </w:rPr>
        <w:t>king</w:t>
      </w:r>
      <w:r w:rsidRPr="008607CB">
        <w:rPr>
          <w:rFonts w:asciiTheme="majorBidi" w:hAnsiTheme="majorBidi" w:cstheme="majorBidi"/>
          <w:sz w:val="24"/>
          <w:szCs w:val="24"/>
        </w:rPr>
        <w:t xml:space="preserve"> has become a growing business to supply an increasing worldwide demand for sex workers. </w:t>
      </w:r>
    </w:p>
    <w:p w14:paraId="186EC9E6" w14:textId="2EDA2C79" w:rsidR="008607CB" w:rsidRPr="008607CB" w:rsidRDefault="008607CB" w:rsidP="008607CB">
      <w:pPr>
        <w:autoSpaceDE w:val="0"/>
        <w:autoSpaceDN w:val="0"/>
        <w:adjustRightInd w:val="0"/>
        <w:spacing w:line="480" w:lineRule="auto"/>
        <w:ind w:firstLine="720"/>
        <w:rPr>
          <w:rFonts w:asciiTheme="majorBidi" w:hAnsiTheme="majorBidi" w:cstheme="majorBidi"/>
          <w:sz w:val="24"/>
          <w:szCs w:val="24"/>
        </w:rPr>
      </w:pPr>
      <w:r w:rsidRPr="008607CB">
        <w:rPr>
          <w:rFonts w:asciiTheme="majorBidi" w:hAnsiTheme="majorBidi" w:cstheme="majorBidi"/>
          <w:sz w:val="24"/>
          <w:szCs w:val="24"/>
        </w:rPr>
        <w:t>Bangkok is a traffic hub for free</w:t>
      </w:r>
      <w:r w:rsidR="00D65D08">
        <w:rPr>
          <w:rFonts w:asciiTheme="majorBidi" w:hAnsiTheme="majorBidi" w:cstheme="majorBidi"/>
          <w:sz w:val="24"/>
          <w:szCs w:val="24"/>
        </w:rPr>
        <w:t>-</w:t>
      </w:r>
      <w:r w:rsidRPr="008607CB">
        <w:rPr>
          <w:rFonts w:asciiTheme="majorBidi" w:hAnsiTheme="majorBidi" w:cstheme="majorBidi"/>
          <w:sz w:val="24"/>
          <w:szCs w:val="24"/>
        </w:rPr>
        <w:t xml:space="preserve">willing or forced women (Gugic 363). Jeffreys elaborates that the largest group is Chinese women, then Japanese, Koreans, Siamese, Filipinos, Indians, Iraqis, Persians, and Syrians (186). </w:t>
      </w:r>
    </w:p>
    <w:p w14:paraId="24AA16C0" w14:textId="02E8DE53" w:rsidR="002D6081" w:rsidRDefault="008607CB" w:rsidP="00556564">
      <w:pPr>
        <w:autoSpaceDE w:val="0"/>
        <w:autoSpaceDN w:val="0"/>
        <w:adjustRightInd w:val="0"/>
        <w:spacing w:line="480" w:lineRule="auto"/>
        <w:ind w:firstLine="720"/>
        <w:rPr>
          <w:rFonts w:asciiTheme="majorBidi" w:hAnsiTheme="majorBidi" w:cstheme="majorBidi"/>
          <w:sz w:val="24"/>
          <w:szCs w:val="24"/>
        </w:rPr>
      </w:pPr>
      <w:r w:rsidRPr="008607CB">
        <w:rPr>
          <w:rFonts w:asciiTheme="majorBidi" w:hAnsiTheme="majorBidi" w:cstheme="majorBidi"/>
          <w:sz w:val="24"/>
          <w:szCs w:val="24"/>
        </w:rPr>
        <w:lastRenderedPageBreak/>
        <w:t xml:space="preserve">After working for a while in Bangkok, the sex workers are promised </w:t>
      </w:r>
      <w:r w:rsidR="006A2D0D">
        <w:rPr>
          <w:rFonts w:asciiTheme="majorBidi" w:hAnsiTheme="majorBidi" w:cstheme="majorBidi"/>
          <w:sz w:val="24"/>
          <w:szCs w:val="24"/>
        </w:rPr>
        <w:t>travel</w:t>
      </w:r>
      <w:r w:rsidRPr="008607CB">
        <w:rPr>
          <w:rFonts w:asciiTheme="majorBidi" w:hAnsiTheme="majorBidi" w:cstheme="majorBidi"/>
          <w:sz w:val="24"/>
          <w:szCs w:val="24"/>
        </w:rPr>
        <w:t xml:space="preserve"> to the USA and Europe, where they can enjoy liberty, a luxury lifestyle, and better-paid work. When they arrive, they discover the lie, get involved in drugs</w:t>
      </w:r>
      <w:r w:rsidR="00D65D08">
        <w:rPr>
          <w:rFonts w:asciiTheme="majorBidi" w:hAnsiTheme="majorBidi" w:cstheme="majorBidi"/>
          <w:sz w:val="24"/>
          <w:szCs w:val="24"/>
        </w:rPr>
        <w:t>,</w:t>
      </w:r>
      <w:r w:rsidRPr="008607CB">
        <w:rPr>
          <w:rFonts w:asciiTheme="majorBidi" w:hAnsiTheme="majorBidi" w:cstheme="majorBidi"/>
          <w:sz w:val="24"/>
          <w:szCs w:val="24"/>
        </w:rPr>
        <w:t xml:space="preserve"> and commit suicide (Gugic 363). </w:t>
      </w:r>
      <w:r>
        <w:rPr>
          <w:rFonts w:asciiTheme="majorBidi" w:hAnsiTheme="majorBidi" w:cstheme="majorBidi"/>
          <w:sz w:val="24"/>
          <w:szCs w:val="24"/>
        </w:rPr>
        <w:fldChar w:fldCharType="begin"/>
      </w:r>
      <w:r w:rsidR="00556564">
        <w:rPr>
          <w:rFonts w:asciiTheme="majorBidi" w:hAnsiTheme="majorBidi" w:cstheme="majorBidi"/>
          <w:sz w:val="24"/>
          <w:szCs w:val="24"/>
        </w:rPr>
        <w:instrText xml:space="preserve"> ADDIN ZOTERO_ITEM CSL_CITATION {"citationID":"W8oU5tPn","properties":{"formattedCitation":"(Wonders and Michalowski)","plainCitation":"(Wonders and Michalowski)","noteIndex":0},"citationItems":[{"id":287,"uris":["http://zotero.org/users/local/yOavkFVC/items/NKELWKZQ"],"itemData":{"id":287,"type":"article-journal","container-title":"JSTOR","DOI":"https://doi.org/10.1525/sp.2001.48.4.545","issue":"4","page":"545-571","title":"\"Bodies, Borders, and Sex Tourism in a Globalized World: A Tale of Two Cities- Amsterdam and Havana\". Social Problems","URL":"https://www.jstor.org/stable/10.1525/sp.2001.48.4.545","volume":"48","author":[{"family":"Wonders","given":"Nancy A."},{"family":"Michalowski","given":"Raymond"}],"issued":{"date-parts":[["2001",11]]}}}],"schema":"https://github.com/citation-style-language/schema/raw/master/csl-citation.json"} </w:instrText>
      </w:r>
      <w:r>
        <w:rPr>
          <w:rFonts w:asciiTheme="majorBidi" w:hAnsiTheme="majorBidi" w:cstheme="majorBidi"/>
          <w:sz w:val="24"/>
          <w:szCs w:val="24"/>
        </w:rPr>
        <w:fldChar w:fldCharType="separate"/>
      </w:r>
      <w:r w:rsidR="00556564" w:rsidRPr="00556564">
        <w:rPr>
          <w:rFonts w:ascii="Times New Roman" w:hAnsi="Times New Roman" w:cs="Times New Roman"/>
          <w:sz w:val="24"/>
        </w:rPr>
        <w:t>Wonders and Michalowski</w:t>
      </w:r>
      <w:r>
        <w:rPr>
          <w:rFonts w:asciiTheme="majorBidi" w:hAnsiTheme="majorBidi" w:cstheme="majorBidi"/>
          <w:sz w:val="24"/>
          <w:szCs w:val="24"/>
        </w:rPr>
        <w:fldChar w:fldCharType="end"/>
      </w:r>
      <w:r w:rsidR="00556564">
        <w:rPr>
          <w:rFonts w:asciiTheme="majorBidi" w:hAnsiTheme="majorBidi" w:cstheme="majorBidi"/>
          <w:sz w:val="24"/>
          <w:szCs w:val="24"/>
        </w:rPr>
        <w:t xml:space="preserve"> </w:t>
      </w:r>
      <w:r w:rsidRPr="008607CB">
        <w:rPr>
          <w:rFonts w:asciiTheme="majorBidi" w:hAnsiTheme="majorBidi" w:cstheme="majorBidi"/>
          <w:sz w:val="24"/>
          <w:szCs w:val="24"/>
        </w:rPr>
        <w:t xml:space="preserve">confirmed that “75% of all prostitutes behind the windows in the Red-Light District, De Wallen, are foreigners and 80% of all foreigner prostitutes are in the country illegally” (555). </w:t>
      </w:r>
      <w:r w:rsidR="00FC1EEE">
        <w:rPr>
          <w:rFonts w:asciiTheme="majorBidi" w:hAnsiTheme="majorBidi" w:cstheme="majorBidi"/>
          <w:sz w:val="24"/>
          <w:szCs w:val="24"/>
        </w:rPr>
        <w:t xml:space="preserve"> </w:t>
      </w:r>
    </w:p>
    <w:p w14:paraId="52DC2B37" w14:textId="353852CF" w:rsidR="00F26811" w:rsidRPr="00C769C2" w:rsidRDefault="00F26811" w:rsidP="006A2D0D">
      <w:pPr>
        <w:autoSpaceDE w:val="0"/>
        <w:autoSpaceDN w:val="0"/>
        <w:adjustRightInd w:val="0"/>
        <w:spacing w:line="480" w:lineRule="auto"/>
        <w:rPr>
          <w:rFonts w:asciiTheme="majorBidi" w:hAnsiTheme="majorBidi" w:cstheme="majorBidi"/>
          <w:b/>
          <w:bCs/>
          <w:sz w:val="24"/>
          <w:szCs w:val="24"/>
        </w:rPr>
      </w:pPr>
      <w:r w:rsidRPr="00C769C2">
        <w:rPr>
          <w:rFonts w:asciiTheme="majorBidi" w:hAnsiTheme="majorBidi" w:cstheme="majorBidi"/>
          <w:b/>
          <w:bCs/>
          <w:sz w:val="24"/>
          <w:szCs w:val="24"/>
        </w:rPr>
        <w:t xml:space="preserve">Social </w:t>
      </w:r>
      <w:r w:rsidR="006A2D0D">
        <w:rPr>
          <w:rFonts w:asciiTheme="majorBidi" w:hAnsiTheme="majorBidi" w:cstheme="majorBidi"/>
          <w:b/>
          <w:bCs/>
          <w:sz w:val="24"/>
          <w:szCs w:val="24"/>
        </w:rPr>
        <w:t>S</w:t>
      </w:r>
      <w:r w:rsidRPr="00C769C2">
        <w:rPr>
          <w:rFonts w:asciiTheme="majorBidi" w:hAnsiTheme="majorBidi" w:cstheme="majorBidi"/>
          <w:b/>
          <w:bCs/>
          <w:sz w:val="24"/>
          <w:szCs w:val="24"/>
        </w:rPr>
        <w:t xml:space="preserve">tatus </w:t>
      </w:r>
    </w:p>
    <w:p w14:paraId="5CCA47AB" w14:textId="434E0B28" w:rsidR="000933FF" w:rsidRPr="000933FF" w:rsidRDefault="000933FF" w:rsidP="00556564">
      <w:pPr>
        <w:autoSpaceDE w:val="0"/>
        <w:autoSpaceDN w:val="0"/>
        <w:adjustRightInd w:val="0"/>
        <w:spacing w:line="480" w:lineRule="auto"/>
        <w:ind w:firstLine="720"/>
        <w:rPr>
          <w:rFonts w:asciiTheme="majorBidi" w:hAnsiTheme="majorBidi" w:cstheme="majorBidi"/>
          <w:sz w:val="24"/>
          <w:szCs w:val="24"/>
        </w:rPr>
      </w:pPr>
      <w:r w:rsidRPr="000933FF">
        <w:rPr>
          <w:rFonts w:asciiTheme="majorBidi" w:hAnsiTheme="majorBidi" w:cstheme="majorBidi"/>
          <w:sz w:val="24"/>
          <w:szCs w:val="24"/>
        </w:rPr>
        <w:t>Society's rejection of sex workers is a universal phenomenon. As most social, cultural, and political literature call</w:t>
      </w:r>
      <w:r w:rsidR="00D65D08">
        <w:rPr>
          <w:rFonts w:asciiTheme="majorBidi" w:hAnsiTheme="majorBidi" w:cstheme="majorBidi"/>
          <w:sz w:val="24"/>
          <w:szCs w:val="24"/>
        </w:rPr>
        <w:t>s</w:t>
      </w:r>
      <w:r w:rsidRPr="000933FF">
        <w:rPr>
          <w:rFonts w:asciiTheme="majorBidi" w:hAnsiTheme="majorBidi" w:cstheme="majorBidi"/>
          <w:sz w:val="24"/>
          <w:szCs w:val="24"/>
        </w:rPr>
        <w:t xml:space="preserve"> for Utopia, sex work will still be considered a vice. Women working in the sex industry face two issues: prejudice and stigma </w:t>
      </w:r>
      <w:r w:rsidR="00556564">
        <w:rPr>
          <w:rFonts w:asciiTheme="majorBidi" w:hAnsiTheme="majorBidi" w:cstheme="majorBidi"/>
          <w:sz w:val="24"/>
          <w:szCs w:val="24"/>
        </w:rPr>
        <w:fldChar w:fldCharType="begin"/>
      </w:r>
      <w:r w:rsidR="00556564">
        <w:rPr>
          <w:rFonts w:asciiTheme="majorBidi" w:hAnsiTheme="majorBidi" w:cstheme="majorBidi"/>
          <w:sz w:val="24"/>
          <w:szCs w:val="24"/>
        </w:rPr>
        <w:instrText xml:space="preserve"> ADDIN ZOTERO_ITEM CSL_CITATION {"citationID":"JJfgaldT","properties":{"formattedCitation":"(Sanders-McDonagh)","plainCitation":"(Sanders-McDonagh)","noteIndex":0},"citationItems":[{"id":292,"uris":["http://zotero.org/users/local/yOavkFVC/items/IKABQHJK"],"itemData":{"id":292,"type":"book","edition":"1st","event-place":"London","ISBN":"eBook ISBN:9781315747385","language":"English","number-of-pages":"180","publisher":"Routledge","publisher-place":"London","title":"Women and Sex Tourism Landscapes","URL":"https://doi-org.aurarialibrary.idm.oclc.org/10.4324/9781315747385","volume":"63","author":[{"family":"Sanders-McDonagh","given":"Erin"}],"issued":{"date-parts":[["2016",9]]}}}],"schema":"https://github.com/citation-style-language/schema/raw/master/csl-citation.json"} </w:instrText>
      </w:r>
      <w:r w:rsidR="00556564">
        <w:rPr>
          <w:rFonts w:asciiTheme="majorBidi" w:hAnsiTheme="majorBidi" w:cstheme="majorBidi"/>
          <w:sz w:val="24"/>
          <w:szCs w:val="24"/>
        </w:rPr>
        <w:fldChar w:fldCharType="separate"/>
      </w:r>
      <w:r w:rsidR="00556564" w:rsidRPr="00556564">
        <w:rPr>
          <w:rFonts w:ascii="Times New Roman" w:hAnsi="Times New Roman" w:cs="Times New Roman"/>
          <w:sz w:val="24"/>
        </w:rPr>
        <w:t>(Sanders-McDonagh</w:t>
      </w:r>
      <w:r w:rsidR="00556564">
        <w:rPr>
          <w:rFonts w:asciiTheme="majorBidi" w:hAnsiTheme="majorBidi" w:cstheme="majorBidi"/>
          <w:sz w:val="24"/>
          <w:szCs w:val="24"/>
        </w:rPr>
        <w:fldChar w:fldCharType="end"/>
      </w:r>
      <w:r w:rsidRPr="000933FF">
        <w:rPr>
          <w:rFonts w:asciiTheme="majorBidi" w:hAnsiTheme="majorBidi" w:cstheme="majorBidi"/>
          <w:sz w:val="24"/>
          <w:szCs w:val="24"/>
        </w:rPr>
        <w:t xml:space="preserve"> 132).</w:t>
      </w:r>
    </w:p>
    <w:p w14:paraId="572C4602" w14:textId="2510BEFB" w:rsidR="000933FF" w:rsidRPr="000933FF" w:rsidRDefault="000933FF" w:rsidP="00556564">
      <w:pPr>
        <w:autoSpaceDE w:val="0"/>
        <w:autoSpaceDN w:val="0"/>
        <w:adjustRightInd w:val="0"/>
        <w:spacing w:line="480" w:lineRule="auto"/>
        <w:ind w:firstLine="720"/>
        <w:rPr>
          <w:rFonts w:asciiTheme="majorBidi" w:hAnsiTheme="majorBidi" w:cstheme="majorBidi"/>
          <w:sz w:val="24"/>
          <w:szCs w:val="24"/>
        </w:rPr>
      </w:pPr>
      <w:r w:rsidRPr="000933FF">
        <w:rPr>
          <w:rFonts w:asciiTheme="majorBidi" w:hAnsiTheme="majorBidi" w:cstheme="majorBidi"/>
          <w:sz w:val="24"/>
          <w:szCs w:val="24"/>
        </w:rPr>
        <w:t>Prejudice can be seen clearly in developed countries and create</w:t>
      </w:r>
      <w:r w:rsidR="00D65D08">
        <w:rPr>
          <w:rFonts w:asciiTheme="majorBidi" w:hAnsiTheme="majorBidi" w:cstheme="majorBidi"/>
          <w:sz w:val="24"/>
          <w:szCs w:val="24"/>
        </w:rPr>
        <w:t>s</w:t>
      </w:r>
      <w:r w:rsidRPr="000933FF">
        <w:rPr>
          <w:rFonts w:asciiTheme="majorBidi" w:hAnsiTheme="majorBidi" w:cstheme="majorBidi"/>
          <w:sz w:val="24"/>
          <w:szCs w:val="24"/>
        </w:rPr>
        <w:t xml:space="preserve"> a stratification system. </w:t>
      </w:r>
      <w:r w:rsidR="0079793F">
        <w:rPr>
          <w:rFonts w:asciiTheme="majorBidi" w:hAnsiTheme="majorBidi" w:cstheme="majorBidi"/>
          <w:sz w:val="24"/>
          <w:szCs w:val="24"/>
        </w:rPr>
        <w:t>The</w:t>
      </w:r>
      <w:r w:rsidRPr="000933FF">
        <w:rPr>
          <w:rFonts w:asciiTheme="majorBidi" w:hAnsiTheme="majorBidi" w:cstheme="majorBidi"/>
          <w:sz w:val="24"/>
          <w:szCs w:val="24"/>
        </w:rPr>
        <w:t xml:space="preserve"> </w:t>
      </w:r>
      <w:r w:rsidR="0079793F">
        <w:rPr>
          <w:rFonts w:asciiTheme="majorBidi" w:hAnsiTheme="majorBidi" w:cstheme="majorBidi"/>
          <w:sz w:val="24"/>
          <w:szCs w:val="24"/>
        </w:rPr>
        <w:t xml:space="preserve">design of </w:t>
      </w:r>
      <w:r w:rsidR="00D65D08">
        <w:rPr>
          <w:rFonts w:asciiTheme="majorBidi" w:hAnsiTheme="majorBidi" w:cstheme="majorBidi"/>
          <w:sz w:val="24"/>
          <w:szCs w:val="24"/>
        </w:rPr>
        <w:t xml:space="preserve">the </w:t>
      </w:r>
      <w:r w:rsidRPr="000933FF">
        <w:rPr>
          <w:rFonts w:asciiTheme="majorBidi" w:hAnsiTheme="majorBidi" w:cstheme="majorBidi"/>
          <w:sz w:val="24"/>
          <w:szCs w:val="24"/>
        </w:rPr>
        <w:t xml:space="preserve">Red Lights district, i.e., windows displays, aims "to exclude the sex workers from 'normal' society because they are considered a threat to the bourgeois hetero-patriarchal order" </w:t>
      </w:r>
      <w:r w:rsidR="00556564">
        <w:rPr>
          <w:rFonts w:asciiTheme="majorBidi" w:hAnsiTheme="majorBidi" w:cstheme="majorBidi"/>
          <w:sz w:val="24"/>
          <w:szCs w:val="24"/>
        </w:rPr>
        <w:fldChar w:fldCharType="begin"/>
      </w:r>
      <w:r w:rsidR="00556564">
        <w:rPr>
          <w:rFonts w:asciiTheme="majorBidi" w:hAnsiTheme="majorBidi" w:cstheme="majorBidi"/>
          <w:sz w:val="24"/>
          <w:szCs w:val="24"/>
        </w:rPr>
        <w:instrText xml:space="preserve"> ADDIN ZOTERO_ITEM CSL_CITATION {"citationID":"xs6sEEnl","properties":{"formattedCitation":"(Chapuis)","plainCitation":"(Chapuis)","noteIndex":0},"citationItems":[{"id":288,"uris":["http://zotero.org/users/local/yOavkFVC/items/TM7757RV"],"itemData":{"id":288,"type":"article-journal","container-title":"Urban Studies","DOI":"0.1177/0042098016645261","issue":"3","journalAbbreviation":"SAGA","page":"616-632","title":"Touring the immoral. Affective geographies of visitors to the Amsterdam Red-Light district","volume":"54","author":[{"family":"Chapuis","given":"Amandine"}],"issued":{"date-parts":[["2016",4,29]]}}}],"schema":"https://github.com/citation-style-language/schema/raw/master/csl-citation.json"} </w:instrText>
      </w:r>
      <w:r w:rsidR="00556564">
        <w:rPr>
          <w:rFonts w:asciiTheme="majorBidi" w:hAnsiTheme="majorBidi" w:cstheme="majorBidi"/>
          <w:sz w:val="24"/>
          <w:szCs w:val="24"/>
        </w:rPr>
        <w:fldChar w:fldCharType="separate"/>
      </w:r>
      <w:r w:rsidR="00556564" w:rsidRPr="00556564">
        <w:rPr>
          <w:rFonts w:ascii="Times New Roman" w:hAnsi="Times New Roman" w:cs="Times New Roman"/>
          <w:sz w:val="24"/>
        </w:rPr>
        <w:t>(Chapuis</w:t>
      </w:r>
      <w:r w:rsidR="00556564">
        <w:rPr>
          <w:rFonts w:ascii="Times New Roman" w:hAnsi="Times New Roman" w:cs="Times New Roman"/>
          <w:sz w:val="24"/>
        </w:rPr>
        <w:t xml:space="preserve"> 618</w:t>
      </w:r>
      <w:r w:rsidR="00556564" w:rsidRPr="00556564">
        <w:rPr>
          <w:rFonts w:ascii="Times New Roman" w:hAnsi="Times New Roman" w:cs="Times New Roman"/>
          <w:sz w:val="24"/>
        </w:rPr>
        <w:t>)</w:t>
      </w:r>
      <w:r w:rsidR="00556564">
        <w:rPr>
          <w:rFonts w:asciiTheme="majorBidi" w:hAnsiTheme="majorBidi" w:cstheme="majorBidi"/>
          <w:sz w:val="24"/>
          <w:szCs w:val="24"/>
        </w:rPr>
        <w:fldChar w:fldCharType="end"/>
      </w:r>
      <w:r w:rsidRPr="000933FF">
        <w:rPr>
          <w:rFonts w:asciiTheme="majorBidi" w:hAnsiTheme="majorBidi" w:cstheme="majorBidi"/>
          <w:sz w:val="24"/>
          <w:szCs w:val="24"/>
        </w:rPr>
        <w:t>. Immigrant women from East</w:t>
      </w:r>
      <w:r w:rsidR="00D65D08">
        <w:rPr>
          <w:rFonts w:asciiTheme="majorBidi" w:hAnsiTheme="majorBidi" w:cstheme="majorBidi"/>
          <w:sz w:val="24"/>
          <w:szCs w:val="24"/>
        </w:rPr>
        <w:t>ern</w:t>
      </w:r>
      <w:r w:rsidRPr="000933FF">
        <w:rPr>
          <w:rFonts w:asciiTheme="majorBidi" w:hAnsiTheme="majorBidi" w:cstheme="majorBidi"/>
          <w:sz w:val="24"/>
          <w:szCs w:val="24"/>
        </w:rPr>
        <w:t xml:space="preserve"> Europe get paid less than their Dutch native counterparts</w:t>
      </w:r>
      <w:r w:rsidR="00D65D08">
        <w:rPr>
          <w:rFonts w:asciiTheme="majorBidi" w:hAnsiTheme="majorBidi" w:cstheme="majorBidi"/>
          <w:sz w:val="24"/>
          <w:szCs w:val="24"/>
        </w:rPr>
        <w:t>.</w:t>
      </w:r>
      <w:r w:rsidRPr="000933FF">
        <w:rPr>
          <w:rFonts w:asciiTheme="majorBidi" w:hAnsiTheme="majorBidi" w:cstheme="majorBidi"/>
          <w:sz w:val="24"/>
          <w:szCs w:val="24"/>
        </w:rPr>
        <w:t xml:space="preserve"> "Third World and Eastern European immigrant women in the Netherlands, Germany</w:t>
      </w:r>
      <w:r w:rsidR="00D65D08">
        <w:rPr>
          <w:rFonts w:asciiTheme="majorBidi" w:hAnsiTheme="majorBidi" w:cstheme="majorBidi"/>
          <w:sz w:val="24"/>
          <w:szCs w:val="24"/>
        </w:rPr>
        <w:t>,</w:t>
      </w:r>
      <w:r w:rsidRPr="000933FF">
        <w:rPr>
          <w:rFonts w:asciiTheme="majorBidi" w:hAnsiTheme="majorBidi" w:cstheme="majorBidi"/>
          <w:sz w:val="24"/>
          <w:szCs w:val="24"/>
        </w:rPr>
        <w:t xml:space="preserve"> and other regulated countries lower the prostitution market value of local Dutch and German women" </w:t>
      </w:r>
      <w:r w:rsidR="00556564">
        <w:rPr>
          <w:rFonts w:asciiTheme="majorBidi" w:hAnsiTheme="majorBidi" w:cstheme="majorBidi"/>
          <w:sz w:val="24"/>
          <w:szCs w:val="24"/>
        </w:rPr>
        <w:fldChar w:fldCharType="begin"/>
      </w:r>
      <w:r w:rsidR="00556564">
        <w:rPr>
          <w:rFonts w:asciiTheme="majorBidi" w:hAnsiTheme="majorBidi" w:cstheme="majorBidi"/>
          <w:sz w:val="24"/>
          <w:szCs w:val="24"/>
        </w:rPr>
        <w:instrText xml:space="preserve"> ADDIN ZOTERO_ITEM CSL_CITATION {"citationID":"pRZchShg","properties":{"formattedCitation":"(Wonders and Michalowski)","plainCitation":"(Wonders and Michalowski)","noteIndex":0},"citationItems":[{"id":287,"uris":["http://zotero.org/users/local/yOavkFVC/items/NKELWKZQ"],"itemData":{"id":287,"type":"article-journal","container-title":"JSTOR","DOI":"https://doi.org/10.1525/sp.2001.48.4.545","issue":"4","page":"545-571","title":"\"Bodies, Borders, and Sex Tourism in a Globalized World: A Tale of Two Cities- Amsterdam and Havana\". Social Problems","URL":"https://www.jstor.org/stable/10.1525/sp.2001.48.4.545","volume":"48","author":[{"family":"Wonders","given":"Nancy A."},{"family":"Michalowski","given":"Raymond"}],"issued":{"date-parts":[["2001",11]]}}}],"schema":"https://github.com/citation-style-language/schema/raw/master/csl-citation.json"} </w:instrText>
      </w:r>
      <w:r w:rsidR="00556564">
        <w:rPr>
          <w:rFonts w:asciiTheme="majorBidi" w:hAnsiTheme="majorBidi" w:cstheme="majorBidi"/>
          <w:sz w:val="24"/>
          <w:szCs w:val="24"/>
        </w:rPr>
        <w:fldChar w:fldCharType="separate"/>
      </w:r>
      <w:r w:rsidR="00556564" w:rsidRPr="00556564">
        <w:rPr>
          <w:rFonts w:ascii="Times New Roman" w:hAnsi="Times New Roman" w:cs="Times New Roman"/>
          <w:sz w:val="24"/>
        </w:rPr>
        <w:t>(Wonders and Michalowski</w:t>
      </w:r>
      <w:r w:rsidR="00556564">
        <w:rPr>
          <w:rFonts w:ascii="Times New Roman" w:hAnsi="Times New Roman" w:cs="Times New Roman"/>
          <w:sz w:val="24"/>
        </w:rPr>
        <w:t xml:space="preserve"> 557</w:t>
      </w:r>
      <w:r w:rsidR="00556564" w:rsidRPr="00556564">
        <w:rPr>
          <w:rFonts w:ascii="Times New Roman" w:hAnsi="Times New Roman" w:cs="Times New Roman"/>
          <w:sz w:val="24"/>
        </w:rPr>
        <w:t>)</w:t>
      </w:r>
      <w:r w:rsidR="00556564">
        <w:rPr>
          <w:rFonts w:asciiTheme="majorBidi" w:hAnsiTheme="majorBidi" w:cstheme="majorBidi"/>
          <w:sz w:val="24"/>
          <w:szCs w:val="24"/>
        </w:rPr>
        <w:fldChar w:fldCharType="end"/>
      </w:r>
      <w:r w:rsidRPr="000933FF">
        <w:rPr>
          <w:rFonts w:asciiTheme="majorBidi" w:hAnsiTheme="majorBidi" w:cstheme="majorBidi"/>
          <w:sz w:val="24"/>
          <w:szCs w:val="24"/>
        </w:rPr>
        <w:t xml:space="preserve">. The significant presence of sex worker immigrants "leads to local hostility toward" them </w:t>
      </w:r>
      <w:r w:rsidR="00556564">
        <w:rPr>
          <w:rFonts w:asciiTheme="majorBidi" w:hAnsiTheme="majorBidi" w:cstheme="majorBidi"/>
          <w:sz w:val="24"/>
          <w:szCs w:val="24"/>
        </w:rPr>
        <w:fldChar w:fldCharType="begin"/>
      </w:r>
      <w:r w:rsidR="00556564">
        <w:rPr>
          <w:rFonts w:asciiTheme="majorBidi" w:hAnsiTheme="majorBidi" w:cstheme="majorBidi"/>
          <w:sz w:val="24"/>
          <w:szCs w:val="24"/>
        </w:rPr>
        <w:instrText xml:space="preserve"> ADDIN ZOTERO_ITEM CSL_CITATION {"citationID":"5ukNtVx1","properties":{"formattedCitation":"(Wonders and Michalowski)","plainCitation":"(Wonders and Michalowski)","noteIndex":0},"citationItems":[{"id":287,"uris":["http://zotero.org/users/local/yOavkFVC/items/NKELWKZQ"],"itemData":{"id":287,"type":"article-journal","container-title":"JSTOR","DOI":"https://doi.org/10.1525/sp.2001.48.4.545","issue":"4","page":"545-571","title":"\"Bodies, Borders, and Sex Tourism in a Globalized World: A Tale of Two Cities- Amsterdam and Havana\". Social Problems","URL":"https://www.jstor.org/stable/10.1525/sp.2001.48.4.545","volume":"48","author":[{"family":"Wonders","given":"Nancy A."},{"family":"Michalowski","given":"Raymond"}],"issued":{"date-parts":[["2001",11]]}}}],"schema":"https://github.com/citation-style-language/schema/raw/master/csl-citation.json"} </w:instrText>
      </w:r>
      <w:r w:rsidR="00556564">
        <w:rPr>
          <w:rFonts w:asciiTheme="majorBidi" w:hAnsiTheme="majorBidi" w:cstheme="majorBidi"/>
          <w:sz w:val="24"/>
          <w:szCs w:val="24"/>
        </w:rPr>
        <w:fldChar w:fldCharType="separate"/>
      </w:r>
      <w:r w:rsidR="00556564" w:rsidRPr="00556564">
        <w:rPr>
          <w:rFonts w:ascii="Times New Roman" w:hAnsi="Times New Roman" w:cs="Times New Roman"/>
          <w:sz w:val="24"/>
        </w:rPr>
        <w:t>(Wonders and Michalowski</w:t>
      </w:r>
      <w:r w:rsidR="004447D4">
        <w:rPr>
          <w:rFonts w:ascii="Times New Roman" w:hAnsi="Times New Roman" w:cs="Times New Roman"/>
          <w:sz w:val="24"/>
        </w:rPr>
        <w:t xml:space="preserve"> 557</w:t>
      </w:r>
      <w:r w:rsidR="00556564" w:rsidRPr="00556564">
        <w:rPr>
          <w:rFonts w:ascii="Times New Roman" w:hAnsi="Times New Roman" w:cs="Times New Roman"/>
          <w:sz w:val="24"/>
        </w:rPr>
        <w:t>)</w:t>
      </w:r>
      <w:r w:rsidR="00556564">
        <w:rPr>
          <w:rFonts w:asciiTheme="majorBidi" w:hAnsiTheme="majorBidi" w:cstheme="majorBidi"/>
          <w:sz w:val="24"/>
          <w:szCs w:val="24"/>
        </w:rPr>
        <w:fldChar w:fldCharType="end"/>
      </w:r>
      <w:r w:rsidRPr="000933FF">
        <w:rPr>
          <w:rFonts w:asciiTheme="majorBidi" w:hAnsiTheme="majorBidi" w:cstheme="majorBidi"/>
          <w:sz w:val="24"/>
          <w:szCs w:val="24"/>
        </w:rPr>
        <w:t xml:space="preserve">. Sex workers in </w:t>
      </w:r>
      <w:r w:rsidR="00D65D08">
        <w:rPr>
          <w:rFonts w:asciiTheme="majorBidi" w:hAnsiTheme="majorBidi" w:cstheme="majorBidi"/>
          <w:sz w:val="24"/>
          <w:szCs w:val="24"/>
        </w:rPr>
        <w:t xml:space="preserve">the </w:t>
      </w:r>
      <w:r w:rsidRPr="000933FF">
        <w:rPr>
          <w:rFonts w:asciiTheme="majorBidi" w:hAnsiTheme="majorBidi" w:cstheme="majorBidi"/>
          <w:sz w:val="24"/>
          <w:szCs w:val="24"/>
        </w:rPr>
        <w:t>Netherland</w:t>
      </w:r>
      <w:r w:rsidR="00D65D08">
        <w:rPr>
          <w:rFonts w:asciiTheme="majorBidi" w:hAnsiTheme="majorBidi" w:cstheme="majorBidi"/>
          <w:sz w:val="24"/>
          <w:szCs w:val="24"/>
        </w:rPr>
        <w:t>s</w:t>
      </w:r>
      <w:r w:rsidRPr="000933FF">
        <w:rPr>
          <w:rFonts w:asciiTheme="majorBidi" w:hAnsiTheme="majorBidi" w:cstheme="majorBidi"/>
          <w:sz w:val="24"/>
          <w:szCs w:val="24"/>
        </w:rPr>
        <w:t xml:space="preserve"> are excluded from society</w:t>
      </w:r>
      <w:r w:rsidR="0079793F">
        <w:rPr>
          <w:rFonts w:asciiTheme="majorBidi" w:hAnsiTheme="majorBidi" w:cstheme="majorBidi"/>
          <w:sz w:val="24"/>
          <w:szCs w:val="24"/>
        </w:rPr>
        <w:t xml:space="preserve">, </w:t>
      </w:r>
      <w:r w:rsidRPr="000933FF">
        <w:rPr>
          <w:rFonts w:asciiTheme="majorBidi" w:hAnsiTheme="majorBidi" w:cstheme="majorBidi"/>
          <w:sz w:val="24"/>
          <w:szCs w:val="24"/>
        </w:rPr>
        <w:t>classified according to their origins, and face hostile action</w:t>
      </w:r>
      <w:r w:rsidR="0079793F">
        <w:rPr>
          <w:rFonts w:asciiTheme="majorBidi" w:hAnsiTheme="majorBidi" w:cstheme="majorBidi"/>
          <w:sz w:val="24"/>
          <w:szCs w:val="24"/>
        </w:rPr>
        <w:t>s</w:t>
      </w:r>
      <w:r w:rsidRPr="000933FF">
        <w:rPr>
          <w:rFonts w:asciiTheme="majorBidi" w:hAnsiTheme="majorBidi" w:cstheme="majorBidi"/>
          <w:sz w:val="24"/>
          <w:szCs w:val="24"/>
        </w:rPr>
        <w:t xml:space="preserve">. </w:t>
      </w:r>
    </w:p>
    <w:p w14:paraId="5886A13A" w14:textId="30E93F23" w:rsidR="000933FF" w:rsidRPr="000933FF" w:rsidRDefault="000933FF" w:rsidP="000933FF">
      <w:pPr>
        <w:autoSpaceDE w:val="0"/>
        <w:autoSpaceDN w:val="0"/>
        <w:adjustRightInd w:val="0"/>
        <w:spacing w:line="480" w:lineRule="auto"/>
        <w:ind w:firstLine="720"/>
        <w:rPr>
          <w:rFonts w:asciiTheme="majorBidi" w:hAnsiTheme="majorBidi" w:cstheme="majorBidi"/>
          <w:sz w:val="24"/>
          <w:szCs w:val="24"/>
        </w:rPr>
      </w:pPr>
      <w:r w:rsidRPr="000933FF">
        <w:rPr>
          <w:rFonts w:asciiTheme="majorBidi" w:hAnsiTheme="majorBidi" w:cstheme="majorBidi"/>
          <w:sz w:val="24"/>
          <w:szCs w:val="24"/>
        </w:rPr>
        <w:t xml:space="preserve">Stigmas are associated with the moral structure of society in developing countries. Most traditions, norms, and religious instructions stress that sex should be practiced within a social order, i.e., marriage bonds. Buddhism, the religion of Thailand, considers a female who works in </w:t>
      </w:r>
      <w:r w:rsidRPr="000933FF">
        <w:rPr>
          <w:rFonts w:asciiTheme="majorBidi" w:hAnsiTheme="majorBidi" w:cstheme="majorBidi"/>
          <w:sz w:val="24"/>
          <w:szCs w:val="24"/>
        </w:rPr>
        <w:lastRenderedPageBreak/>
        <w:t>the sex industry a "los</w:t>
      </w:r>
      <w:r w:rsidR="00BD11E1">
        <w:rPr>
          <w:rFonts w:asciiTheme="majorBidi" w:hAnsiTheme="majorBidi" w:cstheme="majorBidi"/>
          <w:sz w:val="24"/>
          <w:szCs w:val="24"/>
        </w:rPr>
        <w:t>t</w:t>
      </w:r>
      <w:r w:rsidRPr="000933FF">
        <w:rPr>
          <w:rFonts w:asciiTheme="majorBidi" w:hAnsiTheme="majorBidi" w:cstheme="majorBidi"/>
          <w:sz w:val="24"/>
          <w:szCs w:val="24"/>
        </w:rPr>
        <w:t xml:space="preserve"> merit." Sanders-McDonagh argues that this forms a social stigma that makes it difficult for sex worker women to get married or integrate into Thai society (127). Thai culture considers a woman </w:t>
      </w:r>
      <w:r w:rsidR="00D65D08">
        <w:rPr>
          <w:rFonts w:asciiTheme="majorBidi" w:hAnsiTheme="majorBidi" w:cstheme="majorBidi"/>
          <w:sz w:val="24"/>
          <w:szCs w:val="24"/>
        </w:rPr>
        <w:t xml:space="preserve">to </w:t>
      </w:r>
      <w:r w:rsidRPr="000933FF">
        <w:rPr>
          <w:rFonts w:asciiTheme="majorBidi" w:hAnsiTheme="majorBidi" w:cstheme="majorBidi"/>
          <w:sz w:val="24"/>
          <w:szCs w:val="24"/>
        </w:rPr>
        <w:t>make a choice when involved in sex work</w:t>
      </w:r>
      <w:r w:rsidR="00D65D08">
        <w:rPr>
          <w:rFonts w:asciiTheme="majorBidi" w:hAnsiTheme="majorBidi" w:cstheme="majorBidi"/>
          <w:sz w:val="24"/>
          <w:szCs w:val="24"/>
        </w:rPr>
        <w:t>,</w:t>
      </w:r>
      <w:r w:rsidRPr="000933FF">
        <w:rPr>
          <w:rFonts w:asciiTheme="majorBidi" w:hAnsiTheme="majorBidi" w:cstheme="majorBidi"/>
          <w:sz w:val="24"/>
          <w:szCs w:val="24"/>
        </w:rPr>
        <w:t xml:space="preserve"> even though "only 40% of the girls enter voluntarily and the remaining 60% are forced, coerced, or tricked into it" (Gugic 364). Many women express their desire to abandon the industry but find it difficult because of society's renouncement (Sanders-McDonagh 127). They are also seen as a problem group who spread diseases and thus should be excluded from social activities.  </w:t>
      </w:r>
    </w:p>
    <w:p w14:paraId="59C789E4" w14:textId="58A55D6D" w:rsidR="00D56143" w:rsidRDefault="000933FF" w:rsidP="000933FF">
      <w:pPr>
        <w:autoSpaceDE w:val="0"/>
        <w:autoSpaceDN w:val="0"/>
        <w:adjustRightInd w:val="0"/>
        <w:spacing w:line="480" w:lineRule="auto"/>
        <w:ind w:firstLine="720"/>
        <w:rPr>
          <w:rFonts w:asciiTheme="majorBidi" w:hAnsiTheme="majorBidi" w:cstheme="majorBidi"/>
          <w:sz w:val="24"/>
          <w:szCs w:val="24"/>
        </w:rPr>
      </w:pPr>
      <w:r w:rsidRPr="000933FF">
        <w:rPr>
          <w:rFonts w:asciiTheme="majorBidi" w:hAnsiTheme="majorBidi" w:cstheme="majorBidi"/>
          <w:sz w:val="24"/>
          <w:szCs w:val="24"/>
        </w:rPr>
        <w:t xml:space="preserve">Globalization contributes to a lot of problems associated with the sex tourism industry. Reversing the effect of globalization is impossible. </w:t>
      </w:r>
      <w:r w:rsidR="008E3BBD">
        <w:rPr>
          <w:rFonts w:asciiTheme="majorBidi" w:hAnsiTheme="majorBidi" w:cstheme="majorBidi"/>
          <w:sz w:val="24"/>
          <w:szCs w:val="24"/>
        </w:rPr>
        <w:t>W</w:t>
      </w:r>
      <w:r w:rsidRPr="000933FF">
        <w:rPr>
          <w:rFonts w:asciiTheme="majorBidi" w:hAnsiTheme="majorBidi" w:cstheme="majorBidi"/>
          <w:sz w:val="24"/>
          <w:szCs w:val="24"/>
        </w:rPr>
        <w:t xml:space="preserve">hen an industry </w:t>
      </w:r>
      <w:r w:rsidR="008E3BBD">
        <w:rPr>
          <w:rFonts w:asciiTheme="majorBidi" w:hAnsiTheme="majorBidi" w:cstheme="majorBidi"/>
          <w:sz w:val="24"/>
          <w:szCs w:val="24"/>
        </w:rPr>
        <w:t>is considered</w:t>
      </w:r>
      <w:r w:rsidRPr="000933FF">
        <w:rPr>
          <w:rFonts w:asciiTheme="majorBidi" w:hAnsiTheme="majorBidi" w:cstheme="majorBidi"/>
          <w:sz w:val="24"/>
          <w:szCs w:val="24"/>
        </w:rPr>
        <w:t xml:space="preserve"> illegal</w:t>
      </w:r>
      <w:r w:rsidR="008E3BBD">
        <w:rPr>
          <w:rFonts w:asciiTheme="majorBidi" w:hAnsiTheme="majorBidi" w:cstheme="majorBidi"/>
          <w:sz w:val="24"/>
          <w:szCs w:val="24"/>
        </w:rPr>
        <w:t xml:space="preserve"> and operates without state regulation</w:t>
      </w:r>
      <w:r w:rsidRPr="000933FF">
        <w:rPr>
          <w:rFonts w:asciiTheme="majorBidi" w:hAnsiTheme="majorBidi" w:cstheme="majorBidi"/>
          <w:sz w:val="24"/>
          <w:szCs w:val="24"/>
        </w:rPr>
        <w:t>, it</w:t>
      </w:r>
      <w:r w:rsidR="008E3BBD">
        <w:rPr>
          <w:rFonts w:asciiTheme="majorBidi" w:hAnsiTheme="majorBidi" w:cstheme="majorBidi"/>
          <w:sz w:val="24"/>
          <w:szCs w:val="24"/>
        </w:rPr>
        <w:t xml:space="preserve">s main contribution will go to </w:t>
      </w:r>
      <w:r w:rsidRPr="000933FF">
        <w:rPr>
          <w:rFonts w:asciiTheme="majorBidi" w:hAnsiTheme="majorBidi" w:cstheme="majorBidi"/>
          <w:sz w:val="24"/>
          <w:szCs w:val="24"/>
        </w:rPr>
        <w:t xml:space="preserve">the black-market economy and </w:t>
      </w:r>
      <w:r w:rsidR="008E3BBD">
        <w:rPr>
          <w:rFonts w:asciiTheme="majorBidi" w:hAnsiTheme="majorBidi" w:cstheme="majorBidi"/>
          <w:sz w:val="24"/>
          <w:szCs w:val="24"/>
        </w:rPr>
        <w:t>will join</w:t>
      </w:r>
      <w:r w:rsidRPr="000933FF">
        <w:rPr>
          <w:rFonts w:asciiTheme="majorBidi" w:hAnsiTheme="majorBidi" w:cstheme="majorBidi"/>
          <w:sz w:val="24"/>
          <w:szCs w:val="24"/>
        </w:rPr>
        <w:t xml:space="preserve"> other illegal sectors, as is the case with sex trafficking and drug smuggling in the sex tourism industry. It also exhausted many states' resources to </w:t>
      </w:r>
      <w:r w:rsidR="004447D4" w:rsidRPr="000933FF">
        <w:rPr>
          <w:rFonts w:asciiTheme="majorBidi" w:hAnsiTheme="majorBidi" w:cstheme="majorBidi"/>
          <w:sz w:val="24"/>
          <w:szCs w:val="24"/>
        </w:rPr>
        <w:t>combat</w:t>
      </w:r>
      <w:r w:rsidRPr="000933FF">
        <w:rPr>
          <w:rFonts w:asciiTheme="majorBidi" w:hAnsiTheme="majorBidi" w:cstheme="majorBidi"/>
          <w:sz w:val="24"/>
          <w:szCs w:val="24"/>
        </w:rPr>
        <w:t xml:space="preserve"> those unlawful operations. Legalize</w:t>
      </w:r>
      <w:r w:rsidR="00AF3D98">
        <w:rPr>
          <w:rFonts w:asciiTheme="majorBidi" w:hAnsiTheme="majorBidi" w:cstheme="majorBidi"/>
          <w:sz w:val="24"/>
          <w:szCs w:val="24"/>
        </w:rPr>
        <w:t>,</w:t>
      </w:r>
      <w:r w:rsidRPr="000933FF">
        <w:rPr>
          <w:rFonts w:asciiTheme="majorBidi" w:hAnsiTheme="majorBidi" w:cstheme="majorBidi"/>
          <w:sz w:val="24"/>
          <w:szCs w:val="24"/>
        </w:rPr>
        <w:t xml:space="preserve"> </w:t>
      </w:r>
      <w:r w:rsidR="001F5F05" w:rsidRPr="000933FF">
        <w:rPr>
          <w:rFonts w:asciiTheme="majorBidi" w:hAnsiTheme="majorBidi" w:cstheme="majorBidi"/>
          <w:sz w:val="24"/>
          <w:szCs w:val="24"/>
        </w:rPr>
        <w:t>regulate,</w:t>
      </w:r>
      <w:r w:rsidR="00AF3D98">
        <w:rPr>
          <w:rFonts w:asciiTheme="majorBidi" w:hAnsiTheme="majorBidi" w:cstheme="majorBidi"/>
          <w:sz w:val="24"/>
          <w:szCs w:val="24"/>
        </w:rPr>
        <w:t xml:space="preserve"> and monitor</w:t>
      </w:r>
      <w:r w:rsidRPr="000933FF">
        <w:rPr>
          <w:rFonts w:asciiTheme="majorBidi" w:hAnsiTheme="majorBidi" w:cstheme="majorBidi"/>
          <w:sz w:val="24"/>
          <w:szCs w:val="24"/>
        </w:rPr>
        <w:t xml:space="preserve"> sex</w:t>
      </w:r>
      <w:r w:rsidR="008E3BBD">
        <w:rPr>
          <w:rFonts w:asciiTheme="majorBidi" w:hAnsiTheme="majorBidi" w:cstheme="majorBidi"/>
          <w:sz w:val="24"/>
          <w:szCs w:val="24"/>
        </w:rPr>
        <w:t>-tourism</w:t>
      </w:r>
      <w:r w:rsidRPr="000933FF">
        <w:rPr>
          <w:rFonts w:asciiTheme="majorBidi" w:hAnsiTheme="majorBidi" w:cstheme="majorBidi"/>
          <w:sz w:val="24"/>
          <w:szCs w:val="24"/>
        </w:rPr>
        <w:t xml:space="preserve"> industries will add revenue to the state, secure social </w:t>
      </w:r>
      <w:r w:rsidR="00BD11E1" w:rsidRPr="000933FF">
        <w:rPr>
          <w:rFonts w:asciiTheme="majorBidi" w:hAnsiTheme="majorBidi" w:cstheme="majorBidi"/>
          <w:sz w:val="24"/>
          <w:szCs w:val="24"/>
        </w:rPr>
        <w:t>welfare</w:t>
      </w:r>
      <w:r w:rsidRPr="000933FF">
        <w:rPr>
          <w:rFonts w:asciiTheme="majorBidi" w:hAnsiTheme="majorBidi" w:cstheme="majorBidi"/>
          <w:sz w:val="24"/>
          <w:szCs w:val="24"/>
        </w:rPr>
        <w:t xml:space="preserve"> and health benefits to its workers, provide </w:t>
      </w:r>
      <w:r w:rsidR="001F5F05">
        <w:rPr>
          <w:rFonts w:asciiTheme="majorBidi" w:hAnsiTheme="majorBidi" w:cstheme="majorBidi"/>
          <w:sz w:val="24"/>
          <w:szCs w:val="24"/>
        </w:rPr>
        <w:t xml:space="preserve">them with </w:t>
      </w:r>
      <w:r w:rsidRPr="000933FF">
        <w:rPr>
          <w:rFonts w:asciiTheme="majorBidi" w:hAnsiTheme="majorBidi" w:cstheme="majorBidi"/>
          <w:sz w:val="24"/>
          <w:szCs w:val="24"/>
        </w:rPr>
        <w:t>law enforcement protection, and prevent the illegal trafficking of women</w:t>
      </w:r>
      <w:r w:rsidR="00D65D08">
        <w:rPr>
          <w:rFonts w:asciiTheme="majorBidi" w:hAnsiTheme="majorBidi" w:cstheme="majorBidi"/>
          <w:sz w:val="24"/>
          <w:szCs w:val="24"/>
        </w:rPr>
        <w:t>,</w:t>
      </w:r>
      <w:r w:rsidR="00AF3D98">
        <w:rPr>
          <w:rFonts w:asciiTheme="majorBidi" w:hAnsiTheme="majorBidi" w:cstheme="majorBidi"/>
          <w:sz w:val="24"/>
          <w:szCs w:val="24"/>
        </w:rPr>
        <w:t xml:space="preserve"> where only registered and license</w:t>
      </w:r>
      <w:r w:rsidR="00D65D08">
        <w:rPr>
          <w:rFonts w:asciiTheme="majorBidi" w:hAnsiTheme="majorBidi" w:cstheme="majorBidi"/>
          <w:sz w:val="24"/>
          <w:szCs w:val="24"/>
        </w:rPr>
        <w:t>d</w:t>
      </w:r>
      <w:r w:rsidR="00AF3D98">
        <w:rPr>
          <w:rFonts w:asciiTheme="majorBidi" w:hAnsiTheme="majorBidi" w:cstheme="majorBidi"/>
          <w:sz w:val="24"/>
          <w:szCs w:val="24"/>
        </w:rPr>
        <w:t xml:space="preserve"> people </w:t>
      </w:r>
      <w:r w:rsidR="00D65D08">
        <w:rPr>
          <w:rFonts w:asciiTheme="majorBidi" w:hAnsiTheme="majorBidi" w:cstheme="majorBidi"/>
          <w:sz w:val="24"/>
          <w:szCs w:val="24"/>
        </w:rPr>
        <w:t xml:space="preserve">are </w:t>
      </w:r>
      <w:r w:rsidR="00AF3D98">
        <w:rPr>
          <w:rFonts w:asciiTheme="majorBidi" w:hAnsiTheme="majorBidi" w:cstheme="majorBidi"/>
          <w:sz w:val="24"/>
          <w:szCs w:val="24"/>
        </w:rPr>
        <w:t>allowed to work in</w:t>
      </w:r>
      <w:r w:rsidRPr="000933FF">
        <w:rPr>
          <w:rFonts w:asciiTheme="majorBidi" w:hAnsiTheme="majorBidi" w:cstheme="majorBidi"/>
          <w:sz w:val="24"/>
          <w:szCs w:val="24"/>
        </w:rPr>
        <w:t xml:space="preserve"> </w:t>
      </w:r>
      <w:r w:rsidR="00D65D08">
        <w:rPr>
          <w:rFonts w:asciiTheme="majorBidi" w:hAnsiTheme="majorBidi" w:cstheme="majorBidi"/>
          <w:sz w:val="24"/>
          <w:szCs w:val="24"/>
        </w:rPr>
        <w:t xml:space="preserve">the </w:t>
      </w:r>
      <w:r w:rsidRPr="000933FF">
        <w:rPr>
          <w:rFonts w:asciiTheme="majorBidi" w:hAnsiTheme="majorBidi" w:cstheme="majorBidi"/>
          <w:sz w:val="24"/>
          <w:szCs w:val="24"/>
        </w:rPr>
        <w:t>industry.</w:t>
      </w:r>
      <w:r w:rsidR="00F874BC">
        <w:rPr>
          <w:rFonts w:asciiTheme="majorBidi" w:hAnsiTheme="majorBidi" w:cstheme="majorBidi"/>
          <w:sz w:val="24"/>
          <w:szCs w:val="24"/>
        </w:rPr>
        <w:t xml:space="preserve"> </w:t>
      </w:r>
    </w:p>
    <w:p w14:paraId="49153292" w14:textId="22D9652D" w:rsidR="00F874BC" w:rsidRPr="007E0956" w:rsidRDefault="00F874BC" w:rsidP="009F4FB7">
      <w:pPr>
        <w:autoSpaceDE w:val="0"/>
        <w:autoSpaceDN w:val="0"/>
        <w:adjustRightInd w:val="0"/>
        <w:spacing w:line="480" w:lineRule="auto"/>
        <w:rPr>
          <w:rFonts w:asciiTheme="majorBidi" w:hAnsiTheme="majorBidi" w:cstheme="majorBidi"/>
          <w:b/>
          <w:bCs/>
          <w:sz w:val="24"/>
          <w:szCs w:val="24"/>
        </w:rPr>
      </w:pPr>
      <w:r w:rsidRPr="007E0956">
        <w:rPr>
          <w:rFonts w:asciiTheme="majorBidi" w:hAnsiTheme="majorBidi" w:cstheme="majorBidi"/>
          <w:b/>
          <w:bCs/>
          <w:sz w:val="24"/>
          <w:szCs w:val="24"/>
        </w:rPr>
        <w:t>Conclusion</w:t>
      </w:r>
    </w:p>
    <w:p w14:paraId="0E557988" w14:textId="6DFB88BF" w:rsidR="00B54ED9" w:rsidRPr="00B54ED9" w:rsidRDefault="00B54ED9" w:rsidP="00B54ED9">
      <w:pPr>
        <w:autoSpaceDE w:val="0"/>
        <w:autoSpaceDN w:val="0"/>
        <w:adjustRightInd w:val="0"/>
        <w:spacing w:line="480" w:lineRule="auto"/>
        <w:ind w:firstLine="720"/>
        <w:rPr>
          <w:rFonts w:asciiTheme="majorBidi" w:hAnsiTheme="majorBidi" w:cstheme="majorBidi"/>
          <w:sz w:val="24"/>
          <w:szCs w:val="24"/>
        </w:rPr>
      </w:pPr>
      <w:r w:rsidRPr="00B54ED9">
        <w:rPr>
          <w:rFonts w:asciiTheme="majorBidi" w:hAnsiTheme="majorBidi" w:cstheme="majorBidi"/>
          <w:sz w:val="24"/>
          <w:szCs w:val="24"/>
        </w:rPr>
        <w:t>Globalization played a critical role in creating the sex tourism industry. It commodified men's desires and women's bodies to create a supply and demand market. It benefited from the enormous gap between the developed and developing countries</w:t>
      </w:r>
      <w:r w:rsidR="00CF57A1">
        <w:rPr>
          <w:rFonts w:asciiTheme="majorBidi" w:hAnsiTheme="majorBidi" w:cstheme="majorBidi"/>
          <w:sz w:val="24"/>
          <w:szCs w:val="24"/>
        </w:rPr>
        <w:t>.</w:t>
      </w:r>
      <w:r w:rsidRPr="00B54ED9">
        <w:rPr>
          <w:rFonts w:asciiTheme="majorBidi" w:hAnsiTheme="majorBidi" w:cstheme="majorBidi"/>
          <w:sz w:val="24"/>
          <w:szCs w:val="24"/>
        </w:rPr>
        <w:t xml:space="preserve"> </w:t>
      </w:r>
      <w:r w:rsidR="00CF57A1">
        <w:rPr>
          <w:rFonts w:asciiTheme="majorBidi" w:hAnsiTheme="majorBidi" w:cstheme="majorBidi"/>
          <w:sz w:val="24"/>
          <w:szCs w:val="24"/>
        </w:rPr>
        <w:t>W</w:t>
      </w:r>
      <w:r w:rsidRPr="00B54ED9">
        <w:rPr>
          <w:rFonts w:asciiTheme="majorBidi" w:hAnsiTheme="majorBidi" w:cstheme="majorBidi"/>
          <w:sz w:val="24"/>
          <w:szCs w:val="24"/>
        </w:rPr>
        <w:t>omen's bodies as good</w:t>
      </w:r>
      <w:r w:rsidR="00CF57A1">
        <w:rPr>
          <w:rFonts w:asciiTheme="majorBidi" w:hAnsiTheme="majorBidi" w:cstheme="majorBidi"/>
          <w:sz w:val="24"/>
          <w:szCs w:val="24"/>
        </w:rPr>
        <w:t>s</w:t>
      </w:r>
      <w:r w:rsidRPr="00B54ED9">
        <w:rPr>
          <w:rFonts w:asciiTheme="majorBidi" w:hAnsiTheme="majorBidi" w:cstheme="majorBidi"/>
          <w:sz w:val="24"/>
          <w:szCs w:val="24"/>
        </w:rPr>
        <w:t xml:space="preserve"> transport</w:t>
      </w:r>
      <w:r w:rsidR="00D65D08">
        <w:rPr>
          <w:rFonts w:asciiTheme="majorBidi" w:hAnsiTheme="majorBidi" w:cstheme="majorBidi"/>
          <w:sz w:val="24"/>
          <w:szCs w:val="24"/>
        </w:rPr>
        <w:t>ed</w:t>
      </w:r>
      <w:r w:rsidRPr="00B54ED9">
        <w:rPr>
          <w:rFonts w:asciiTheme="majorBidi" w:hAnsiTheme="majorBidi" w:cstheme="majorBidi"/>
          <w:sz w:val="24"/>
          <w:szCs w:val="24"/>
        </w:rPr>
        <w:t xml:space="preserve"> from rural areas to cities and from developing countries to </w:t>
      </w:r>
      <w:r w:rsidR="00CF57A1">
        <w:rPr>
          <w:rFonts w:asciiTheme="majorBidi" w:hAnsiTheme="majorBidi" w:cstheme="majorBidi"/>
          <w:sz w:val="24"/>
          <w:szCs w:val="24"/>
        </w:rPr>
        <w:t>industrial</w:t>
      </w:r>
      <w:r w:rsidRPr="00B54ED9">
        <w:rPr>
          <w:rFonts w:asciiTheme="majorBidi" w:hAnsiTheme="majorBidi" w:cstheme="majorBidi"/>
          <w:sz w:val="24"/>
          <w:szCs w:val="24"/>
        </w:rPr>
        <w:t xml:space="preserve"> countries through sex trafficking. During this process, women suffer human rights violations, </w:t>
      </w:r>
      <w:r w:rsidR="00D65D08">
        <w:rPr>
          <w:rFonts w:asciiTheme="majorBidi" w:hAnsiTheme="majorBidi" w:cstheme="majorBidi"/>
          <w:sz w:val="24"/>
          <w:szCs w:val="24"/>
        </w:rPr>
        <w:t>a</w:t>
      </w:r>
      <w:r w:rsidRPr="00B54ED9">
        <w:rPr>
          <w:rFonts w:asciiTheme="majorBidi" w:hAnsiTheme="majorBidi" w:cstheme="majorBidi"/>
          <w:sz w:val="24"/>
          <w:szCs w:val="24"/>
        </w:rPr>
        <w:t>re exposed to STIs and mental health problems</w:t>
      </w:r>
      <w:r w:rsidR="00D65D08">
        <w:rPr>
          <w:rFonts w:asciiTheme="majorBidi" w:hAnsiTheme="majorBidi" w:cstheme="majorBidi"/>
          <w:sz w:val="24"/>
          <w:szCs w:val="24"/>
        </w:rPr>
        <w:t>,</w:t>
      </w:r>
      <w:r w:rsidRPr="00B54ED9">
        <w:rPr>
          <w:rFonts w:asciiTheme="majorBidi" w:hAnsiTheme="majorBidi" w:cstheme="majorBidi"/>
          <w:sz w:val="24"/>
          <w:szCs w:val="24"/>
        </w:rPr>
        <w:t xml:space="preserve"> and </w:t>
      </w:r>
      <w:r w:rsidR="00D65D08">
        <w:rPr>
          <w:rFonts w:asciiTheme="majorBidi" w:hAnsiTheme="majorBidi" w:cstheme="majorBidi"/>
          <w:sz w:val="24"/>
          <w:szCs w:val="24"/>
        </w:rPr>
        <w:t>suffer</w:t>
      </w:r>
      <w:r w:rsidRPr="00B54ED9">
        <w:rPr>
          <w:rFonts w:asciiTheme="majorBidi" w:hAnsiTheme="majorBidi" w:cstheme="majorBidi"/>
          <w:sz w:val="24"/>
          <w:szCs w:val="24"/>
        </w:rPr>
        <w:t xml:space="preserve"> prejudice in foreign countries and stigma in their </w:t>
      </w:r>
      <w:r w:rsidRPr="00B54ED9">
        <w:rPr>
          <w:rFonts w:asciiTheme="majorBidi" w:hAnsiTheme="majorBidi" w:cstheme="majorBidi"/>
          <w:sz w:val="24"/>
          <w:szCs w:val="24"/>
        </w:rPr>
        <w:lastRenderedPageBreak/>
        <w:t>society</w:t>
      </w:r>
      <w:r w:rsidR="00D65D08">
        <w:rPr>
          <w:rFonts w:asciiTheme="majorBidi" w:hAnsiTheme="majorBidi" w:cstheme="majorBidi"/>
          <w:sz w:val="24"/>
          <w:szCs w:val="24"/>
        </w:rPr>
        <w:t>,</w:t>
      </w:r>
      <w:r w:rsidRPr="00B54ED9">
        <w:rPr>
          <w:rFonts w:asciiTheme="majorBidi" w:hAnsiTheme="majorBidi" w:cstheme="majorBidi"/>
          <w:sz w:val="24"/>
          <w:szCs w:val="24"/>
        </w:rPr>
        <w:t xml:space="preserve"> </w:t>
      </w:r>
      <w:r w:rsidR="00D65D08">
        <w:rPr>
          <w:rFonts w:asciiTheme="majorBidi" w:hAnsiTheme="majorBidi" w:cstheme="majorBidi"/>
          <w:sz w:val="24"/>
          <w:szCs w:val="24"/>
        </w:rPr>
        <w:t>which</w:t>
      </w:r>
      <w:r w:rsidRPr="00B54ED9">
        <w:rPr>
          <w:rFonts w:asciiTheme="majorBidi" w:hAnsiTheme="majorBidi" w:cstheme="majorBidi"/>
          <w:sz w:val="24"/>
          <w:szCs w:val="24"/>
        </w:rPr>
        <w:t xml:space="preserve"> seldom allow</w:t>
      </w:r>
      <w:r w:rsidR="00D65D08">
        <w:rPr>
          <w:rFonts w:asciiTheme="majorBidi" w:hAnsiTheme="majorBidi" w:cstheme="majorBidi"/>
          <w:sz w:val="24"/>
          <w:szCs w:val="24"/>
        </w:rPr>
        <w:t>s</w:t>
      </w:r>
      <w:r w:rsidRPr="00B54ED9">
        <w:rPr>
          <w:rFonts w:asciiTheme="majorBidi" w:hAnsiTheme="majorBidi" w:cstheme="majorBidi"/>
          <w:sz w:val="24"/>
          <w:szCs w:val="24"/>
        </w:rPr>
        <w:t xml:space="preserve"> them to be accepted in their country or integrated into their new culture. </w:t>
      </w:r>
    </w:p>
    <w:p w14:paraId="140AFBEF" w14:textId="4C3F397D" w:rsidR="007628BC" w:rsidRDefault="00B54ED9" w:rsidP="00B54ED9">
      <w:pPr>
        <w:autoSpaceDE w:val="0"/>
        <w:autoSpaceDN w:val="0"/>
        <w:adjustRightInd w:val="0"/>
        <w:spacing w:line="480" w:lineRule="auto"/>
        <w:ind w:firstLine="720"/>
        <w:rPr>
          <w:rFonts w:asciiTheme="majorBidi" w:hAnsiTheme="majorBidi" w:cstheme="majorBidi"/>
          <w:sz w:val="24"/>
          <w:szCs w:val="24"/>
        </w:rPr>
      </w:pPr>
      <w:r w:rsidRPr="00B54ED9">
        <w:rPr>
          <w:rFonts w:asciiTheme="majorBidi" w:hAnsiTheme="majorBidi" w:cstheme="majorBidi"/>
          <w:sz w:val="24"/>
          <w:szCs w:val="24"/>
        </w:rPr>
        <w:t xml:space="preserve">Legalized sex-tourism industries might not be the best answer because they cannot </w:t>
      </w:r>
      <w:r w:rsidR="000470D3">
        <w:rPr>
          <w:rFonts w:asciiTheme="majorBidi" w:hAnsiTheme="majorBidi" w:cstheme="majorBidi"/>
          <w:sz w:val="24"/>
          <w:szCs w:val="24"/>
        </w:rPr>
        <w:t>fix</w:t>
      </w:r>
      <w:r w:rsidRPr="00B54ED9">
        <w:rPr>
          <w:rFonts w:asciiTheme="majorBidi" w:hAnsiTheme="majorBidi" w:cstheme="majorBidi"/>
          <w:sz w:val="24"/>
          <w:szCs w:val="24"/>
        </w:rPr>
        <w:t xml:space="preserve"> the social and cultural problems associated with this industry. Still, it is a step in the right direction to treat those workers as human beings and allow them to pay taxes that provide them with social welfare that guarantees health care and </w:t>
      </w:r>
      <w:r w:rsidR="00CF57A1">
        <w:rPr>
          <w:rFonts w:asciiTheme="majorBidi" w:hAnsiTheme="majorBidi" w:cstheme="majorBidi"/>
          <w:sz w:val="24"/>
          <w:szCs w:val="24"/>
        </w:rPr>
        <w:t xml:space="preserve">law enforcement </w:t>
      </w:r>
      <w:r w:rsidR="00D65D08" w:rsidRPr="00B54ED9">
        <w:rPr>
          <w:rFonts w:asciiTheme="majorBidi" w:hAnsiTheme="majorBidi" w:cstheme="majorBidi"/>
          <w:sz w:val="24"/>
          <w:szCs w:val="24"/>
        </w:rPr>
        <w:t>protection</w:t>
      </w:r>
      <w:r w:rsidR="00D65D08">
        <w:rPr>
          <w:rFonts w:asciiTheme="majorBidi" w:hAnsiTheme="majorBidi" w:cstheme="majorBidi"/>
          <w:sz w:val="24"/>
          <w:szCs w:val="24"/>
        </w:rPr>
        <w:t xml:space="preserve"> and</w:t>
      </w:r>
      <w:r w:rsidRPr="00B54ED9">
        <w:rPr>
          <w:rFonts w:asciiTheme="majorBidi" w:hAnsiTheme="majorBidi" w:cstheme="majorBidi"/>
          <w:sz w:val="24"/>
          <w:szCs w:val="24"/>
        </w:rPr>
        <w:t xml:space="preserve"> minimize</w:t>
      </w:r>
      <w:r w:rsidR="00D65D08">
        <w:rPr>
          <w:rFonts w:asciiTheme="majorBidi" w:hAnsiTheme="majorBidi" w:cstheme="majorBidi"/>
          <w:sz w:val="24"/>
          <w:szCs w:val="24"/>
        </w:rPr>
        <w:t>s</w:t>
      </w:r>
      <w:r w:rsidRPr="00B54ED9">
        <w:rPr>
          <w:rFonts w:asciiTheme="majorBidi" w:hAnsiTheme="majorBidi" w:cstheme="majorBidi"/>
          <w:sz w:val="24"/>
          <w:szCs w:val="24"/>
        </w:rPr>
        <w:t xml:space="preserve"> sex trafficking.</w:t>
      </w:r>
    </w:p>
    <w:p w14:paraId="251EDAF7" w14:textId="77777777" w:rsidR="00D65D08" w:rsidRDefault="00D65D08" w:rsidP="00B54ED9">
      <w:pPr>
        <w:autoSpaceDE w:val="0"/>
        <w:autoSpaceDN w:val="0"/>
        <w:adjustRightInd w:val="0"/>
        <w:spacing w:line="480" w:lineRule="auto"/>
        <w:ind w:firstLine="720"/>
        <w:rPr>
          <w:rFonts w:asciiTheme="majorBidi" w:hAnsiTheme="majorBidi" w:cstheme="majorBidi"/>
          <w:sz w:val="24"/>
          <w:szCs w:val="24"/>
        </w:rPr>
      </w:pPr>
    </w:p>
    <w:p w14:paraId="705F5D94" w14:textId="77777777" w:rsidR="00D65D08" w:rsidRDefault="00D65D08" w:rsidP="00B54ED9">
      <w:pPr>
        <w:autoSpaceDE w:val="0"/>
        <w:autoSpaceDN w:val="0"/>
        <w:adjustRightInd w:val="0"/>
        <w:spacing w:line="480" w:lineRule="auto"/>
        <w:ind w:firstLine="720"/>
        <w:rPr>
          <w:rFonts w:asciiTheme="majorBidi" w:hAnsiTheme="majorBidi" w:cstheme="majorBidi"/>
          <w:sz w:val="24"/>
          <w:szCs w:val="24"/>
        </w:rPr>
      </w:pPr>
    </w:p>
    <w:p w14:paraId="31B541EF" w14:textId="77777777" w:rsidR="00D65D08" w:rsidRDefault="00D65D08" w:rsidP="00B54ED9">
      <w:pPr>
        <w:autoSpaceDE w:val="0"/>
        <w:autoSpaceDN w:val="0"/>
        <w:adjustRightInd w:val="0"/>
        <w:spacing w:line="480" w:lineRule="auto"/>
        <w:ind w:firstLine="720"/>
        <w:rPr>
          <w:rFonts w:asciiTheme="majorBidi" w:hAnsiTheme="majorBidi" w:cstheme="majorBidi"/>
          <w:sz w:val="24"/>
          <w:szCs w:val="24"/>
        </w:rPr>
      </w:pPr>
    </w:p>
    <w:p w14:paraId="58909E1F" w14:textId="73607AA7" w:rsidR="00753C40" w:rsidRDefault="00AB4927" w:rsidP="007628BC">
      <w:pPr>
        <w:autoSpaceDE w:val="0"/>
        <w:autoSpaceDN w:val="0"/>
        <w:adjustRightInd w:val="0"/>
        <w:spacing w:line="480" w:lineRule="auto"/>
        <w:rPr>
          <w:rFonts w:asciiTheme="majorBidi" w:hAnsiTheme="majorBidi" w:cstheme="majorBidi"/>
          <w:b/>
          <w:bCs/>
          <w:sz w:val="24"/>
          <w:szCs w:val="24"/>
        </w:rPr>
      </w:pPr>
      <w:r w:rsidRPr="00C60C72">
        <w:rPr>
          <w:rFonts w:asciiTheme="majorBidi" w:hAnsiTheme="majorBidi" w:cstheme="majorBidi"/>
          <w:b/>
          <w:bCs/>
          <w:sz w:val="24"/>
          <w:szCs w:val="24"/>
        </w:rPr>
        <w:t>References</w:t>
      </w:r>
    </w:p>
    <w:p w14:paraId="4252A114" w14:textId="77777777" w:rsidR="00556564" w:rsidRPr="00556564" w:rsidRDefault="007628BC" w:rsidP="00556564">
      <w:pPr>
        <w:pStyle w:val="Bibliography"/>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00556564" w:rsidRPr="00556564">
        <w:rPr>
          <w:rFonts w:ascii="Times New Roman" w:hAnsi="Times New Roman" w:cs="Times New Roman"/>
          <w:sz w:val="24"/>
        </w:rPr>
        <w:t xml:space="preserve">Beneria, lourdes. </w:t>
      </w:r>
      <w:r w:rsidR="00556564" w:rsidRPr="00556564">
        <w:rPr>
          <w:rFonts w:ascii="Times New Roman" w:hAnsi="Times New Roman" w:cs="Times New Roman"/>
          <w:i/>
          <w:iCs/>
          <w:sz w:val="24"/>
        </w:rPr>
        <w:t>Gender, Development and Globalization</w:t>
      </w:r>
      <w:r w:rsidR="00556564" w:rsidRPr="00556564">
        <w:rPr>
          <w:rFonts w:ascii="Times New Roman" w:hAnsi="Times New Roman" w:cs="Times New Roman"/>
          <w:sz w:val="24"/>
        </w:rPr>
        <w:t>. Routledge, 2003, www.Routledge.co.uk.</w:t>
      </w:r>
    </w:p>
    <w:p w14:paraId="76FA5E92"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Chapuis, Amandine. “Touring the Immoral. Affective Geographies of Visitors to the Amsterdam Red-Light District.” </w:t>
      </w:r>
      <w:r w:rsidRPr="00556564">
        <w:rPr>
          <w:rFonts w:ascii="Times New Roman" w:hAnsi="Times New Roman" w:cs="Times New Roman"/>
          <w:i/>
          <w:iCs/>
          <w:sz w:val="24"/>
        </w:rPr>
        <w:t>Urban Studies</w:t>
      </w:r>
      <w:r w:rsidRPr="00556564">
        <w:rPr>
          <w:rFonts w:ascii="Times New Roman" w:hAnsi="Times New Roman" w:cs="Times New Roman"/>
          <w:sz w:val="24"/>
        </w:rPr>
        <w:t>, vol. 54, no. 3, Apr. 2016, pp. 616–32, https://doi.org/0.1177/0042098016645261.</w:t>
      </w:r>
    </w:p>
    <w:p w14:paraId="7E0AECDD"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Gugic, Zrinka. “Human Trafficking Under the Veil of Sex Tourism in Thailand - Reactions of the Eu.” </w:t>
      </w:r>
      <w:r w:rsidRPr="00556564">
        <w:rPr>
          <w:rFonts w:ascii="Times New Roman" w:hAnsi="Times New Roman" w:cs="Times New Roman"/>
          <w:i/>
          <w:iCs/>
          <w:sz w:val="24"/>
        </w:rPr>
        <w:t>Pravni Vjesnik</w:t>
      </w:r>
      <w:r w:rsidRPr="00556564">
        <w:rPr>
          <w:rFonts w:ascii="Times New Roman" w:hAnsi="Times New Roman" w:cs="Times New Roman"/>
          <w:sz w:val="24"/>
        </w:rPr>
        <w:t>, vol. 30, no. 2, Apr. 2014, pp. 355–76, https://heinonline-org.aurarialibrary.idm.oclc.org/HOL/Page?lname=Gugic&amp;handle=hein.journals/pravnivjsk30&amp;collection=&amp;page=355&amp;collection=journals.</w:t>
      </w:r>
    </w:p>
    <w:p w14:paraId="042DD4CC"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Jeffreys, Sheila. “Globalizing Sexual Exploitation: Sex Tourism and the Traffic in Women.” </w:t>
      </w:r>
      <w:r w:rsidRPr="00556564">
        <w:rPr>
          <w:rFonts w:ascii="Times New Roman" w:hAnsi="Times New Roman" w:cs="Times New Roman"/>
          <w:i/>
          <w:iCs/>
          <w:sz w:val="24"/>
        </w:rPr>
        <w:t>Leisure Studies</w:t>
      </w:r>
      <w:r w:rsidRPr="00556564">
        <w:rPr>
          <w:rFonts w:ascii="Times New Roman" w:hAnsi="Times New Roman" w:cs="Times New Roman"/>
          <w:sz w:val="24"/>
        </w:rPr>
        <w:t>, vol. 18, no. 3, Dec. 1999, pp. 179–96, https://doi.org/10.1080/026143699374916.</w:t>
      </w:r>
    </w:p>
    <w:p w14:paraId="6D4948FC"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lastRenderedPageBreak/>
        <w:t xml:space="preserve">Sanders-McDonagh, Erin. </w:t>
      </w:r>
      <w:r w:rsidRPr="00556564">
        <w:rPr>
          <w:rFonts w:ascii="Times New Roman" w:hAnsi="Times New Roman" w:cs="Times New Roman"/>
          <w:i/>
          <w:iCs/>
          <w:sz w:val="24"/>
        </w:rPr>
        <w:t>Women and Sex Tourism Landscapes</w:t>
      </w:r>
      <w:r w:rsidRPr="00556564">
        <w:rPr>
          <w:rFonts w:ascii="Times New Roman" w:hAnsi="Times New Roman" w:cs="Times New Roman"/>
          <w:sz w:val="24"/>
        </w:rPr>
        <w:t>. 1st ed., vol. 63, Routledge, 2016, https://doi-org.aurarialibrary.idm.oclc.org/10.4324/9781315747385.</w:t>
      </w:r>
    </w:p>
    <w:p w14:paraId="2F81D233"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Ward, H., and S. O. Aral. “Globalisation, the Sex Industry, and Health.” </w:t>
      </w:r>
      <w:r w:rsidRPr="00556564">
        <w:rPr>
          <w:rFonts w:ascii="Times New Roman" w:hAnsi="Times New Roman" w:cs="Times New Roman"/>
          <w:i/>
          <w:iCs/>
          <w:sz w:val="24"/>
        </w:rPr>
        <w:t>Sexual Transmitted Infection</w:t>
      </w:r>
      <w:r w:rsidRPr="00556564">
        <w:rPr>
          <w:rFonts w:ascii="Times New Roman" w:hAnsi="Times New Roman" w:cs="Times New Roman"/>
          <w:sz w:val="24"/>
        </w:rPr>
        <w:t>, vol. 82, no. 5, Oct. 2006, pp. 345–47, https://doi.org/10.1136/sti.2006.023044.</w:t>
      </w:r>
    </w:p>
    <w:p w14:paraId="2269C2AD"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Weitzer, Ronald. “LEGALIZING PROSTITUTION: Morality Politics in Western Australia.” </w:t>
      </w:r>
      <w:r w:rsidRPr="00556564">
        <w:rPr>
          <w:rFonts w:ascii="Times New Roman" w:hAnsi="Times New Roman" w:cs="Times New Roman"/>
          <w:i/>
          <w:iCs/>
          <w:sz w:val="24"/>
        </w:rPr>
        <w:t>British Journal of Criminology,JSTOR</w:t>
      </w:r>
      <w:r w:rsidRPr="00556564">
        <w:rPr>
          <w:rFonts w:ascii="Times New Roman" w:hAnsi="Times New Roman" w:cs="Times New Roman"/>
          <w:sz w:val="24"/>
        </w:rPr>
        <w:t>, vol. 49, no. 1, 2009, pp. 88–105, http://www.jstor.org/stable/23639657.</w:t>
      </w:r>
    </w:p>
    <w:p w14:paraId="4E5E19A6" w14:textId="77777777" w:rsidR="00556564" w:rsidRPr="00556564" w:rsidRDefault="00556564" w:rsidP="00556564">
      <w:pPr>
        <w:pStyle w:val="Bibliography"/>
        <w:rPr>
          <w:rFonts w:ascii="Times New Roman" w:hAnsi="Times New Roman" w:cs="Times New Roman"/>
          <w:sz w:val="24"/>
        </w:rPr>
      </w:pPr>
      <w:r w:rsidRPr="00556564">
        <w:rPr>
          <w:rFonts w:ascii="Times New Roman" w:hAnsi="Times New Roman" w:cs="Times New Roman"/>
          <w:sz w:val="24"/>
        </w:rPr>
        <w:t xml:space="preserve">Wonders, Nancy A., and Raymond Michalowski. “‘Bodies, Borders, and Sex Tourism in a Globalized World: A Tale of Two Cities- Amsterdam and Havana’. Social Problems.” </w:t>
      </w:r>
      <w:r w:rsidRPr="00556564">
        <w:rPr>
          <w:rFonts w:ascii="Times New Roman" w:hAnsi="Times New Roman" w:cs="Times New Roman"/>
          <w:i/>
          <w:iCs/>
          <w:sz w:val="24"/>
        </w:rPr>
        <w:t>JSTOR</w:t>
      </w:r>
      <w:r w:rsidRPr="00556564">
        <w:rPr>
          <w:rFonts w:ascii="Times New Roman" w:hAnsi="Times New Roman" w:cs="Times New Roman"/>
          <w:sz w:val="24"/>
        </w:rPr>
        <w:t>, vol. 48, no. 4, Nov. 2001, pp. 545–71, https://doi.org/10.1525/sp.2001.48.4.545.</w:t>
      </w:r>
    </w:p>
    <w:p w14:paraId="574E440A" w14:textId="5B4EC565" w:rsidR="007628BC" w:rsidRDefault="007628BC" w:rsidP="007628BC">
      <w:pPr>
        <w:autoSpaceDE w:val="0"/>
        <w:autoSpaceDN w:val="0"/>
        <w:adjustRightInd w:val="0"/>
        <w:spacing w:line="480" w:lineRule="auto"/>
        <w:rPr>
          <w:rFonts w:asciiTheme="majorBidi" w:hAnsiTheme="majorBidi" w:cstheme="majorBidi"/>
          <w:b/>
          <w:bCs/>
          <w:sz w:val="24"/>
          <w:szCs w:val="24"/>
        </w:rPr>
      </w:pPr>
      <w:r>
        <w:rPr>
          <w:rFonts w:asciiTheme="majorBidi" w:hAnsiTheme="majorBidi" w:cstheme="majorBidi"/>
          <w:b/>
          <w:bCs/>
          <w:sz w:val="24"/>
          <w:szCs w:val="24"/>
        </w:rPr>
        <w:fldChar w:fldCharType="end"/>
      </w:r>
    </w:p>
    <w:sectPr w:rsidR="007628BC" w:rsidSect="000554FF">
      <w:headerReference w:type="default" r:id="rId7"/>
      <w:pgSz w:w="12240" w:h="15840"/>
      <w:pgMar w:top="1350" w:right="1440" w:bottom="153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6796FC" w14:textId="77777777" w:rsidR="00884384" w:rsidRDefault="00884384" w:rsidP="00863247">
      <w:r>
        <w:separator/>
      </w:r>
    </w:p>
  </w:endnote>
  <w:endnote w:type="continuationSeparator" w:id="0">
    <w:p w14:paraId="4A94630E" w14:textId="77777777" w:rsidR="00884384" w:rsidRDefault="00884384" w:rsidP="008632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081F84" w14:textId="77777777" w:rsidR="00884384" w:rsidRDefault="00884384" w:rsidP="00863247">
      <w:r>
        <w:separator/>
      </w:r>
    </w:p>
  </w:footnote>
  <w:footnote w:type="continuationSeparator" w:id="0">
    <w:p w14:paraId="0B0C3C07" w14:textId="77777777" w:rsidR="00884384" w:rsidRDefault="00884384" w:rsidP="008632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329A8D" w14:textId="5FB3326E" w:rsidR="00863247" w:rsidRDefault="00863247">
    <w:pPr>
      <w:pStyle w:val="Header"/>
    </w:pPr>
    <w:r>
      <w:ptab w:relativeTo="margin" w:alignment="center" w:leader="none"/>
    </w:r>
    <w:r>
      <w:ptab w:relativeTo="margin" w:alignment="right" w:leader="none"/>
    </w:r>
    <w:r>
      <w:t>Al Nazzal</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EAF"/>
    <w:rsid w:val="00000697"/>
    <w:rsid w:val="000030C2"/>
    <w:rsid w:val="00003DB5"/>
    <w:rsid w:val="00004551"/>
    <w:rsid w:val="00004EF6"/>
    <w:rsid w:val="00004FF3"/>
    <w:rsid w:val="00005B17"/>
    <w:rsid w:val="00006FCD"/>
    <w:rsid w:val="00010F34"/>
    <w:rsid w:val="00014C6F"/>
    <w:rsid w:val="00022B9B"/>
    <w:rsid w:val="000258FA"/>
    <w:rsid w:val="0002693B"/>
    <w:rsid w:val="00026988"/>
    <w:rsid w:val="00031AF5"/>
    <w:rsid w:val="000349DA"/>
    <w:rsid w:val="000367E6"/>
    <w:rsid w:val="00043669"/>
    <w:rsid w:val="000470D3"/>
    <w:rsid w:val="000554FF"/>
    <w:rsid w:val="00067821"/>
    <w:rsid w:val="00073F0E"/>
    <w:rsid w:val="00075CD7"/>
    <w:rsid w:val="00082A12"/>
    <w:rsid w:val="000833B0"/>
    <w:rsid w:val="000905A6"/>
    <w:rsid w:val="000911DF"/>
    <w:rsid w:val="0009333F"/>
    <w:rsid w:val="000933FF"/>
    <w:rsid w:val="000B4F6A"/>
    <w:rsid w:val="000C5FCC"/>
    <w:rsid w:val="000E0BFA"/>
    <w:rsid w:val="000E477C"/>
    <w:rsid w:val="000E5771"/>
    <w:rsid w:val="000F589D"/>
    <w:rsid w:val="000F6D96"/>
    <w:rsid w:val="00111E83"/>
    <w:rsid w:val="00114988"/>
    <w:rsid w:val="0011728B"/>
    <w:rsid w:val="001238CF"/>
    <w:rsid w:val="00131B13"/>
    <w:rsid w:val="00135EA0"/>
    <w:rsid w:val="001366AE"/>
    <w:rsid w:val="00140211"/>
    <w:rsid w:val="00143DB7"/>
    <w:rsid w:val="00144361"/>
    <w:rsid w:val="00151BDE"/>
    <w:rsid w:val="001520DC"/>
    <w:rsid w:val="001574EE"/>
    <w:rsid w:val="00172751"/>
    <w:rsid w:val="00184354"/>
    <w:rsid w:val="001853FE"/>
    <w:rsid w:val="00186A70"/>
    <w:rsid w:val="001A50BF"/>
    <w:rsid w:val="001B4069"/>
    <w:rsid w:val="001C1D06"/>
    <w:rsid w:val="001C7126"/>
    <w:rsid w:val="001D14E5"/>
    <w:rsid w:val="001E2078"/>
    <w:rsid w:val="001E4714"/>
    <w:rsid w:val="001E5D49"/>
    <w:rsid w:val="001F1E75"/>
    <w:rsid w:val="001F23C9"/>
    <w:rsid w:val="001F2600"/>
    <w:rsid w:val="001F3CD8"/>
    <w:rsid w:val="001F43B9"/>
    <w:rsid w:val="001F5F05"/>
    <w:rsid w:val="001F6BC0"/>
    <w:rsid w:val="0020324B"/>
    <w:rsid w:val="00211859"/>
    <w:rsid w:val="00215592"/>
    <w:rsid w:val="0021700C"/>
    <w:rsid w:val="00221C60"/>
    <w:rsid w:val="00224E32"/>
    <w:rsid w:val="0023016D"/>
    <w:rsid w:val="00232E99"/>
    <w:rsid w:val="00234C94"/>
    <w:rsid w:val="00240003"/>
    <w:rsid w:val="00240849"/>
    <w:rsid w:val="002416EF"/>
    <w:rsid w:val="002502FF"/>
    <w:rsid w:val="00253DA8"/>
    <w:rsid w:val="00255EEA"/>
    <w:rsid w:val="002639CA"/>
    <w:rsid w:val="00264FDA"/>
    <w:rsid w:val="00274F91"/>
    <w:rsid w:val="002756C1"/>
    <w:rsid w:val="00280A6A"/>
    <w:rsid w:val="00282898"/>
    <w:rsid w:val="00291600"/>
    <w:rsid w:val="0029512D"/>
    <w:rsid w:val="00296EAF"/>
    <w:rsid w:val="002A17C7"/>
    <w:rsid w:val="002A7FA6"/>
    <w:rsid w:val="002B05C0"/>
    <w:rsid w:val="002B0FA4"/>
    <w:rsid w:val="002B3251"/>
    <w:rsid w:val="002B3BC8"/>
    <w:rsid w:val="002B46F8"/>
    <w:rsid w:val="002B4D32"/>
    <w:rsid w:val="002B5001"/>
    <w:rsid w:val="002C0F99"/>
    <w:rsid w:val="002C6835"/>
    <w:rsid w:val="002D21D2"/>
    <w:rsid w:val="002D6081"/>
    <w:rsid w:val="002F61A5"/>
    <w:rsid w:val="002F64CB"/>
    <w:rsid w:val="002F707A"/>
    <w:rsid w:val="00300116"/>
    <w:rsid w:val="00303036"/>
    <w:rsid w:val="00322296"/>
    <w:rsid w:val="003236D3"/>
    <w:rsid w:val="00326B4A"/>
    <w:rsid w:val="00330FB7"/>
    <w:rsid w:val="00335044"/>
    <w:rsid w:val="003361F0"/>
    <w:rsid w:val="00344E5D"/>
    <w:rsid w:val="00345E58"/>
    <w:rsid w:val="00354CC4"/>
    <w:rsid w:val="003567DD"/>
    <w:rsid w:val="003660EB"/>
    <w:rsid w:val="0037048C"/>
    <w:rsid w:val="00375968"/>
    <w:rsid w:val="003764D4"/>
    <w:rsid w:val="00377A60"/>
    <w:rsid w:val="003A4919"/>
    <w:rsid w:val="003B4C6D"/>
    <w:rsid w:val="003B7985"/>
    <w:rsid w:val="003C0948"/>
    <w:rsid w:val="003C733F"/>
    <w:rsid w:val="003D002C"/>
    <w:rsid w:val="003D75B0"/>
    <w:rsid w:val="003F2F64"/>
    <w:rsid w:val="003F3CC0"/>
    <w:rsid w:val="00405650"/>
    <w:rsid w:val="00407867"/>
    <w:rsid w:val="0041001A"/>
    <w:rsid w:val="00415E21"/>
    <w:rsid w:val="004219B3"/>
    <w:rsid w:val="00425D9B"/>
    <w:rsid w:val="0043248A"/>
    <w:rsid w:val="00434681"/>
    <w:rsid w:val="00434CFE"/>
    <w:rsid w:val="00434E0C"/>
    <w:rsid w:val="00435D16"/>
    <w:rsid w:val="0043758A"/>
    <w:rsid w:val="00443261"/>
    <w:rsid w:val="004447D4"/>
    <w:rsid w:val="004548CF"/>
    <w:rsid w:val="004567FC"/>
    <w:rsid w:val="0046725B"/>
    <w:rsid w:val="004675FB"/>
    <w:rsid w:val="00471BCB"/>
    <w:rsid w:val="00474DB8"/>
    <w:rsid w:val="00477E84"/>
    <w:rsid w:val="004870DB"/>
    <w:rsid w:val="004965EF"/>
    <w:rsid w:val="00497E04"/>
    <w:rsid w:val="004A488E"/>
    <w:rsid w:val="004A6EFE"/>
    <w:rsid w:val="004B4A0D"/>
    <w:rsid w:val="004B68B9"/>
    <w:rsid w:val="004C241B"/>
    <w:rsid w:val="004C39E5"/>
    <w:rsid w:val="004D42D7"/>
    <w:rsid w:val="004D4A69"/>
    <w:rsid w:val="004D5F55"/>
    <w:rsid w:val="004E2D6E"/>
    <w:rsid w:val="004E48D9"/>
    <w:rsid w:val="00500452"/>
    <w:rsid w:val="005004B4"/>
    <w:rsid w:val="00501188"/>
    <w:rsid w:val="00504E81"/>
    <w:rsid w:val="005057DD"/>
    <w:rsid w:val="005058EC"/>
    <w:rsid w:val="00505D19"/>
    <w:rsid w:val="00511CAE"/>
    <w:rsid w:val="00514552"/>
    <w:rsid w:val="0051633F"/>
    <w:rsid w:val="005260B1"/>
    <w:rsid w:val="0052769B"/>
    <w:rsid w:val="00530B53"/>
    <w:rsid w:val="00531794"/>
    <w:rsid w:val="005328EF"/>
    <w:rsid w:val="00540A20"/>
    <w:rsid w:val="00541311"/>
    <w:rsid w:val="0055004E"/>
    <w:rsid w:val="005545EF"/>
    <w:rsid w:val="00556564"/>
    <w:rsid w:val="00572432"/>
    <w:rsid w:val="00573ECF"/>
    <w:rsid w:val="00577A9B"/>
    <w:rsid w:val="00581DB3"/>
    <w:rsid w:val="005C02D3"/>
    <w:rsid w:val="005C2437"/>
    <w:rsid w:val="005C412A"/>
    <w:rsid w:val="005C6F37"/>
    <w:rsid w:val="005D1B38"/>
    <w:rsid w:val="005D350D"/>
    <w:rsid w:val="005D6E1C"/>
    <w:rsid w:val="005E1718"/>
    <w:rsid w:val="005E1E92"/>
    <w:rsid w:val="005E4DB8"/>
    <w:rsid w:val="005F2A56"/>
    <w:rsid w:val="005F3BB1"/>
    <w:rsid w:val="00624BF0"/>
    <w:rsid w:val="00626FDB"/>
    <w:rsid w:val="00627055"/>
    <w:rsid w:val="006274F3"/>
    <w:rsid w:val="006359CF"/>
    <w:rsid w:val="0063647E"/>
    <w:rsid w:val="00647B2B"/>
    <w:rsid w:val="00652E29"/>
    <w:rsid w:val="00654631"/>
    <w:rsid w:val="00666135"/>
    <w:rsid w:val="00694187"/>
    <w:rsid w:val="006954E3"/>
    <w:rsid w:val="006A2D0D"/>
    <w:rsid w:val="006B65F8"/>
    <w:rsid w:val="006B66CD"/>
    <w:rsid w:val="006C08BE"/>
    <w:rsid w:val="006C7B33"/>
    <w:rsid w:val="006D29F1"/>
    <w:rsid w:val="006D5396"/>
    <w:rsid w:val="006E1E84"/>
    <w:rsid w:val="006E3D8B"/>
    <w:rsid w:val="006E62A3"/>
    <w:rsid w:val="006F1FB2"/>
    <w:rsid w:val="006F731C"/>
    <w:rsid w:val="00700787"/>
    <w:rsid w:val="00700C3E"/>
    <w:rsid w:val="00701B36"/>
    <w:rsid w:val="007119B9"/>
    <w:rsid w:val="00724D27"/>
    <w:rsid w:val="0073612F"/>
    <w:rsid w:val="00747063"/>
    <w:rsid w:val="00751B0B"/>
    <w:rsid w:val="00751D95"/>
    <w:rsid w:val="00753C40"/>
    <w:rsid w:val="007541FA"/>
    <w:rsid w:val="00757B64"/>
    <w:rsid w:val="007628BC"/>
    <w:rsid w:val="0077283A"/>
    <w:rsid w:val="00775B9A"/>
    <w:rsid w:val="00780232"/>
    <w:rsid w:val="00781290"/>
    <w:rsid w:val="00786D82"/>
    <w:rsid w:val="00787231"/>
    <w:rsid w:val="00787CFC"/>
    <w:rsid w:val="007965E5"/>
    <w:rsid w:val="0079793F"/>
    <w:rsid w:val="007A4D8B"/>
    <w:rsid w:val="007B7C62"/>
    <w:rsid w:val="007B7FD3"/>
    <w:rsid w:val="007D031D"/>
    <w:rsid w:val="007D1628"/>
    <w:rsid w:val="007D25F6"/>
    <w:rsid w:val="007D319E"/>
    <w:rsid w:val="007D66E2"/>
    <w:rsid w:val="007E0956"/>
    <w:rsid w:val="007E1719"/>
    <w:rsid w:val="007E1B88"/>
    <w:rsid w:val="007E3198"/>
    <w:rsid w:val="007E3451"/>
    <w:rsid w:val="007E50FA"/>
    <w:rsid w:val="007E54E3"/>
    <w:rsid w:val="007F2611"/>
    <w:rsid w:val="007F29BD"/>
    <w:rsid w:val="007F5457"/>
    <w:rsid w:val="007F6C4A"/>
    <w:rsid w:val="007F7A52"/>
    <w:rsid w:val="00800366"/>
    <w:rsid w:val="00806ACA"/>
    <w:rsid w:val="00813406"/>
    <w:rsid w:val="00820C94"/>
    <w:rsid w:val="00820FB1"/>
    <w:rsid w:val="00825A28"/>
    <w:rsid w:val="00834C5E"/>
    <w:rsid w:val="00837B24"/>
    <w:rsid w:val="00840682"/>
    <w:rsid w:val="00842E71"/>
    <w:rsid w:val="00853D9E"/>
    <w:rsid w:val="008607CB"/>
    <w:rsid w:val="00863247"/>
    <w:rsid w:val="008665C7"/>
    <w:rsid w:val="0087033F"/>
    <w:rsid w:val="00873B3A"/>
    <w:rsid w:val="008751BD"/>
    <w:rsid w:val="00882BAE"/>
    <w:rsid w:val="00884384"/>
    <w:rsid w:val="00885598"/>
    <w:rsid w:val="008877E6"/>
    <w:rsid w:val="00893612"/>
    <w:rsid w:val="00897AD5"/>
    <w:rsid w:val="008A6FB6"/>
    <w:rsid w:val="008B191F"/>
    <w:rsid w:val="008C0D79"/>
    <w:rsid w:val="008D61CB"/>
    <w:rsid w:val="008E05F5"/>
    <w:rsid w:val="008E3BBD"/>
    <w:rsid w:val="008F4460"/>
    <w:rsid w:val="008F66A0"/>
    <w:rsid w:val="00901253"/>
    <w:rsid w:val="00932DB1"/>
    <w:rsid w:val="00950CA6"/>
    <w:rsid w:val="00950E6E"/>
    <w:rsid w:val="00954DB2"/>
    <w:rsid w:val="0096449F"/>
    <w:rsid w:val="009766B5"/>
    <w:rsid w:val="00987594"/>
    <w:rsid w:val="009876BF"/>
    <w:rsid w:val="0099421F"/>
    <w:rsid w:val="009972A7"/>
    <w:rsid w:val="00997AF5"/>
    <w:rsid w:val="009A3849"/>
    <w:rsid w:val="009A3FE2"/>
    <w:rsid w:val="009A6969"/>
    <w:rsid w:val="009B1E0F"/>
    <w:rsid w:val="009B2F64"/>
    <w:rsid w:val="009B534E"/>
    <w:rsid w:val="009B6BC3"/>
    <w:rsid w:val="009B74B3"/>
    <w:rsid w:val="009C0443"/>
    <w:rsid w:val="009C32F0"/>
    <w:rsid w:val="009C5EDE"/>
    <w:rsid w:val="009D09D1"/>
    <w:rsid w:val="009D0D04"/>
    <w:rsid w:val="009D538B"/>
    <w:rsid w:val="009E1600"/>
    <w:rsid w:val="009E3A3B"/>
    <w:rsid w:val="009F4FB7"/>
    <w:rsid w:val="009F67DC"/>
    <w:rsid w:val="00A06E3A"/>
    <w:rsid w:val="00A0736C"/>
    <w:rsid w:val="00A141A6"/>
    <w:rsid w:val="00A221D8"/>
    <w:rsid w:val="00A23871"/>
    <w:rsid w:val="00A23BB6"/>
    <w:rsid w:val="00A34FE9"/>
    <w:rsid w:val="00A40BA2"/>
    <w:rsid w:val="00A411DA"/>
    <w:rsid w:val="00A4316F"/>
    <w:rsid w:val="00A43CB8"/>
    <w:rsid w:val="00A45C33"/>
    <w:rsid w:val="00A51A82"/>
    <w:rsid w:val="00A532FE"/>
    <w:rsid w:val="00A6016F"/>
    <w:rsid w:val="00A64AE4"/>
    <w:rsid w:val="00A65AEB"/>
    <w:rsid w:val="00A71779"/>
    <w:rsid w:val="00A825A1"/>
    <w:rsid w:val="00A91FC9"/>
    <w:rsid w:val="00AA34B1"/>
    <w:rsid w:val="00AA3DFA"/>
    <w:rsid w:val="00AA50FA"/>
    <w:rsid w:val="00AA5A05"/>
    <w:rsid w:val="00AA7598"/>
    <w:rsid w:val="00AA7E36"/>
    <w:rsid w:val="00AB46AD"/>
    <w:rsid w:val="00AB4927"/>
    <w:rsid w:val="00AB5250"/>
    <w:rsid w:val="00AB642D"/>
    <w:rsid w:val="00AC506E"/>
    <w:rsid w:val="00AD136B"/>
    <w:rsid w:val="00AD2207"/>
    <w:rsid w:val="00AE2596"/>
    <w:rsid w:val="00AE679A"/>
    <w:rsid w:val="00AE78EC"/>
    <w:rsid w:val="00AF10B4"/>
    <w:rsid w:val="00AF2A37"/>
    <w:rsid w:val="00AF3D98"/>
    <w:rsid w:val="00B003C5"/>
    <w:rsid w:val="00B0100F"/>
    <w:rsid w:val="00B02023"/>
    <w:rsid w:val="00B03C9F"/>
    <w:rsid w:val="00B05E19"/>
    <w:rsid w:val="00B116BE"/>
    <w:rsid w:val="00B130FD"/>
    <w:rsid w:val="00B313BC"/>
    <w:rsid w:val="00B37F53"/>
    <w:rsid w:val="00B54ED9"/>
    <w:rsid w:val="00B60210"/>
    <w:rsid w:val="00B6467C"/>
    <w:rsid w:val="00B74F6D"/>
    <w:rsid w:val="00B76832"/>
    <w:rsid w:val="00B773C6"/>
    <w:rsid w:val="00B81A74"/>
    <w:rsid w:val="00B84943"/>
    <w:rsid w:val="00B856E5"/>
    <w:rsid w:val="00B934A5"/>
    <w:rsid w:val="00BA1C4B"/>
    <w:rsid w:val="00BA3088"/>
    <w:rsid w:val="00BB3A71"/>
    <w:rsid w:val="00BC5C57"/>
    <w:rsid w:val="00BC641B"/>
    <w:rsid w:val="00BC7A06"/>
    <w:rsid w:val="00BD11E1"/>
    <w:rsid w:val="00BD1C63"/>
    <w:rsid w:val="00BD3A5B"/>
    <w:rsid w:val="00BD655A"/>
    <w:rsid w:val="00BF3E34"/>
    <w:rsid w:val="00BF742A"/>
    <w:rsid w:val="00C01B8D"/>
    <w:rsid w:val="00C063F2"/>
    <w:rsid w:val="00C07F50"/>
    <w:rsid w:val="00C13BAA"/>
    <w:rsid w:val="00C2093B"/>
    <w:rsid w:val="00C60C72"/>
    <w:rsid w:val="00C700F2"/>
    <w:rsid w:val="00C73935"/>
    <w:rsid w:val="00C769C2"/>
    <w:rsid w:val="00C81A62"/>
    <w:rsid w:val="00C90EBE"/>
    <w:rsid w:val="00C92331"/>
    <w:rsid w:val="00CC25AF"/>
    <w:rsid w:val="00CE77E4"/>
    <w:rsid w:val="00CF57A1"/>
    <w:rsid w:val="00D0242B"/>
    <w:rsid w:val="00D03C43"/>
    <w:rsid w:val="00D14054"/>
    <w:rsid w:val="00D40414"/>
    <w:rsid w:val="00D41C18"/>
    <w:rsid w:val="00D42D17"/>
    <w:rsid w:val="00D43265"/>
    <w:rsid w:val="00D44808"/>
    <w:rsid w:val="00D4579D"/>
    <w:rsid w:val="00D5326C"/>
    <w:rsid w:val="00D53846"/>
    <w:rsid w:val="00D56143"/>
    <w:rsid w:val="00D56543"/>
    <w:rsid w:val="00D57060"/>
    <w:rsid w:val="00D6088B"/>
    <w:rsid w:val="00D6107F"/>
    <w:rsid w:val="00D65D08"/>
    <w:rsid w:val="00D81361"/>
    <w:rsid w:val="00D86515"/>
    <w:rsid w:val="00D92D5E"/>
    <w:rsid w:val="00D94F72"/>
    <w:rsid w:val="00DA097C"/>
    <w:rsid w:val="00DA580C"/>
    <w:rsid w:val="00DA6AA7"/>
    <w:rsid w:val="00DB327F"/>
    <w:rsid w:val="00DB4C9A"/>
    <w:rsid w:val="00DC0916"/>
    <w:rsid w:val="00DC21D3"/>
    <w:rsid w:val="00DD0A8A"/>
    <w:rsid w:val="00DD0AE9"/>
    <w:rsid w:val="00DE4AB4"/>
    <w:rsid w:val="00DF2171"/>
    <w:rsid w:val="00DF3E72"/>
    <w:rsid w:val="00DF5904"/>
    <w:rsid w:val="00DF6B43"/>
    <w:rsid w:val="00E04F4B"/>
    <w:rsid w:val="00E05004"/>
    <w:rsid w:val="00E118C0"/>
    <w:rsid w:val="00E15006"/>
    <w:rsid w:val="00E15A97"/>
    <w:rsid w:val="00E4365B"/>
    <w:rsid w:val="00E51B91"/>
    <w:rsid w:val="00E525A9"/>
    <w:rsid w:val="00E529B9"/>
    <w:rsid w:val="00E5383E"/>
    <w:rsid w:val="00E53FA5"/>
    <w:rsid w:val="00E57088"/>
    <w:rsid w:val="00E767F1"/>
    <w:rsid w:val="00EA7E2A"/>
    <w:rsid w:val="00EB0C61"/>
    <w:rsid w:val="00EC307B"/>
    <w:rsid w:val="00ED044A"/>
    <w:rsid w:val="00ED06F5"/>
    <w:rsid w:val="00ED5970"/>
    <w:rsid w:val="00EF14FF"/>
    <w:rsid w:val="00EF2075"/>
    <w:rsid w:val="00EF5D04"/>
    <w:rsid w:val="00F01B05"/>
    <w:rsid w:val="00F06595"/>
    <w:rsid w:val="00F110AB"/>
    <w:rsid w:val="00F11145"/>
    <w:rsid w:val="00F16551"/>
    <w:rsid w:val="00F23F55"/>
    <w:rsid w:val="00F26811"/>
    <w:rsid w:val="00F41F7D"/>
    <w:rsid w:val="00F50A1D"/>
    <w:rsid w:val="00F53EAF"/>
    <w:rsid w:val="00F575F8"/>
    <w:rsid w:val="00F57FB8"/>
    <w:rsid w:val="00F61425"/>
    <w:rsid w:val="00F729B1"/>
    <w:rsid w:val="00F73A9F"/>
    <w:rsid w:val="00F8043D"/>
    <w:rsid w:val="00F82640"/>
    <w:rsid w:val="00F85839"/>
    <w:rsid w:val="00F874BC"/>
    <w:rsid w:val="00F905B5"/>
    <w:rsid w:val="00F9383F"/>
    <w:rsid w:val="00F95B44"/>
    <w:rsid w:val="00F9623F"/>
    <w:rsid w:val="00FB0990"/>
    <w:rsid w:val="00FB56F0"/>
    <w:rsid w:val="00FC021F"/>
    <w:rsid w:val="00FC1C47"/>
    <w:rsid w:val="00FC1EEE"/>
    <w:rsid w:val="00FC6F84"/>
    <w:rsid w:val="00FD1F19"/>
    <w:rsid w:val="00FD3350"/>
    <w:rsid w:val="00FE0538"/>
    <w:rsid w:val="00FE2604"/>
    <w:rsid w:val="00FF231B"/>
    <w:rsid w:val="00FF4E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D3F05"/>
  <w15:docId w15:val="{A992358D-9787-45BA-9EFE-3077BBE9B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F729B1"/>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B4927"/>
    <w:pPr>
      <w:spacing w:line="480" w:lineRule="auto"/>
      <w:ind w:left="720" w:hanging="720"/>
    </w:pPr>
  </w:style>
  <w:style w:type="character" w:customStyle="1" w:styleId="Heading2Char">
    <w:name w:val="Heading 2 Char"/>
    <w:basedOn w:val="DefaultParagraphFont"/>
    <w:link w:val="Heading2"/>
    <w:uiPriority w:val="9"/>
    <w:rsid w:val="00F729B1"/>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863247"/>
    <w:pPr>
      <w:tabs>
        <w:tab w:val="center" w:pos="4680"/>
        <w:tab w:val="right" w:pos="9360"/>
      </w:tabs>
    </w:pPr>
  </w:style>
  <w:style w:type="character" w:customStyle="1" w:styleId="HeaderChar">
    <w:name w:val="Header Char"/>
    <w:basedOn w:val="DefaultParagraphFont"/>
    <w:link w:val="Header"/>
    <w:uiPriority w:val="99"/>
    <w:rsid w:val="00863247"/>
  </w:style>
  <w:style w:type="paragraph" w:styleId="Footer">
    <w:name w:val="footer"/>
    <w:basedOn w:val="Normal"/>
    <w:link w:val="FooterChar"/>
    <w:uiPriority w:val="99"/>
    <w:unhideWhenUsed/>
    <w:rsid w:val="00863247"/>
    <w:pPr>
      <w:tabs>
        <w:tab w:val="center" w:pos="4680"/>
        <w:tab w:val="right" w:pos="9360"/>
      </w:tabs>
    </w:pPr>
  </w:style>
  <w:style w:type="character" w:customStyle="1" w:styleId="FooterChar">
    <w:name w:val="Footer Char"/>
    <w:basedOn w:val="DefaultParagraphFont"/>
    <w:link w:val="Footer"/>
    <w:uiPriority w:val="99"/>
    <w:rsid w:val="008632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6407694">
      <w:bodyDiv w:val="1"/>
      <w:marLeft w:val="0"/>
      <w:marRight w:val="0"/>
      <w:marTop w:val="0"/>
      <w:marBottom w:val="0"/>
      <w:divBdr>
        <w:top w:val="none" w:sz="0" w:space="0" w:color="auto"/>
        <w:left w:val="none" w:sz="0" w:space="0" w:color="auto"/>
        <w:bottom w:val="none" w:sz="0" w:space="0" w:color="auto"/>
        <w:right w:val="none" w:sz="0" w:space="0" w:color="auto"/>
      </w:divBdr>
      <w:divsChild>
        <w:div w:id="2049915941">
          <w:marLeft w:val="0"/>
          <w:marRight w:val="0"/>
          <w:marTop w:val="0"/>
          <w:marBottom w:val="0"/>
          <w:divBdr>
            <w:top w:val="none" w:sz="0" w:space="0" w:color="auto"/>
            <w:left w:val="none" w:sz="0" w:space="0" w:color="auto"/>
            <w:bottom w:val="none" w:sz="0" w:space="0" w:color="auto"/>
            <w:right w:val="none" w:sz="0" w:space="0" w:color="auto"/>
          </w:divBdr>
          <w:divsChild>
            <w:div w:id="119465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586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0A2C1-F505-444A-A3E6-F88F6038C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672</Words>
  <Characters>2093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lnazzal</dc:creator>
  <cp:keywords/>
  <dc:description/>
  <cp:lastModifiedBy>Alnazzal, Ali</cp:lastModifiedBy>
  <cp:revision>2</cp:revision>
  <dcterms:created xsi:type="dcterms:W3CDTF">2025-11-06T20:28:00Z</dcterms:created>
  <dcterms:modified xsi:type="dcterms:W3CDTF">2025-11-06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imsRP0n"/&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ies>
</file>